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77777777" w:rsidR="007A7F01" w:rsidRPr="00ED0C2C" w:rsidRDefault="00912FD4" w:rsidP="00ED0C2C">
      <w:pPr>
        <w:pStyle w:val="Title"/>
        <w:rPr>
          <w:sz w:val="44"/>
          <w:szCs w:val="44"/>
        </w:rPr>
      </w:pPr>
      <w:r w:rsidRPr="00ED0C2C">
        <w:rPr>
          <w:sz w:val="44"/>
          <w:szCs w:val="44"/>
        </w:rPr>
        <w:t>Predicting microbial relative growth in a mixed culture</w:t>
      </w:r>
    </w:p>
    <w:p w14:paraId="278182CF" w14:textId="77777777" w:rsidR="007A7F01" w:rsidRPr="000A28AB" w:rsidRDefault="007A7F01" w:rsidP="00AD5609">
      <w:pPr>
        <w:pStyle w:val="Subtitle"/>
        <w:rPr>
          <w:rFonts w:ascii="Palatino Linotype" w:hAnsi="Palatino Linotype"/>
        </w:rPr>
      </w:pPr>
      <w:proofErr w:type="spellStart"/>
      <w:r w:rsidRPr="000A28AB">
        <w:rPr>
          <w:rFonts w:ascii="Palatino Linotype" w:hAnsi="Palatino Linotype"/>
        </w:rPr>
        <w:t>Yoav</w:t>
      </w:r>
      <w:proofErr w:type="spellEnd"/>
      <w:r w:rsidRPr="000A28AB">
        <w:rPr>
          <w:rFonts w:ascii="Palatino Linotype" w:hAnsi="Palatino Linotype"/>
        </w:rPr>
        <w:t xml:space="preserve"> Ram</w:t>
      </w:r>
      <w:r w:rsidRPr="000A28AB">
        <w:rPr>
          <w:rFonts w:ascii="Palatino Linotype" w:hAnsi="Palatino Linotype"/>
          <w:vertAlign w:val="superscript"/>
        </w:rPr>
        <w:t>1</w:t>
      </w:r>
      <w:r w:rsidRPr="000A28AB">
        <w:rPr>
          <w:rFonts w:ascii="Palatino Linotype" w:hAnsi="Palatino Linotype"/>
        </w:rPr>
        <w:t xml:space="preserve">, </w:t>
      </w:r>
      <w:proofErr w:type="spellStart"/>
      <w:r w:rsidRPr="000A28AB">
        <w:rPr>
          <w:rFonts w:ascii="Palatino Linotype" w:hAnsi="Palatino Linotype"/>
        </w:rPr>
        <w:t>Eynat</w:t>
      </w:r>
      <w:proofErr w:type="spellEnd"/>
      <w:r w:rsidRPr="000A28AB">
        <w:rPr>
          <w:rFonts w:ascii="Palatino Linotype" w:hAnsi="Palatino Linotype"/>
        </w:rPr>
        <w:t xml:space="preserve"> Dellus-Gur</w:t>
      </w:r>
      <w:r w:rsidRPr="000A28AB">
        <w:rPr>
          <w:rFonts w:ascii="Palatino Linotype" w:hAnsi="Palatino Linotype"/>
          <w:vertAlign w:val="superscript"/>
        </w:rPr>
        <w:t>1</w:t>
      </w:r>
      <w:r w:rsidRPr="000A28AB">
        <w:rPr>
          <w:rFonts w:ascii="Palatino Linotype" w:hAnsi="Palatino Linotype"/>
        </w:rPr>
        <w:t xml:space="preserve">, </w:t>
      </w:r>
      <w:proofErr w:type="spellStart"/>
      <w:r w:rsidRPr="000A28AB">
        <w:rPr>
          <w:rFonts w:ascii="Palatino Linotype" w:hAnsi="Palatino Linotype"/>
        </w:rPr>
        <w:t>Maayan</w:t>
      </w:r>
      <w:proofErr w:type="spellEnd"/>
      <w:r w:rsidRPr="000A28AB">
        <w:rPr>
          <w:rFonts w:ascii="Palatino Linotype" w:hAnsi="Palatino Linotype"/>
        </w:rPr>
        <w:t xml:space="preserve"> Bibi</w:t>
      </w:r>
      <w:r w:rsidRPr="000A28AB">
        <w:rPr>
          <w:rFonts w:ascii="Palatino Linotype" w:hAnsi="Palatino Linotype"/>
          <w:vertAlign w:val="superscript"/>
        </w:rPr>
        <w:t>2</w:t>
      </w:r>
      <w:r w:rsidRPr="000A28AB">
        <w:rPr>
          <w:rFonts w:ascii="Palatino Linotype" w:hAnsi="Palatino Linotype"/>
        </w:rPr>
        <w:t xml:space="preserve">, </w:t>
      </w:r>
    </w:p>
    <w:p w14:paraId="2E83FF44" w14:textId="77777777" w:rsidR="007A7F01" w:rsidRPr="000A28AB" w:rsidRDefault="007A7F01" w:rsidP="00AD5609">
      <w:pPr>
        <w:pStyle w:val="Subtitle"/>
        <w:rPr>
          <w:rFonts w:ascii="Palatino Linotype" w:hAnsi="Palatino Linotype"/>
        </w:rPr>
      </w:pPr>
      <w:r w:rsidRPr="000A28AB">
        <w:rPr>
          <w:rFonts w:ascii="Palatino Linotype" w:hAnsi="Palatino Linotype"/>
        </w:rPr>
        <w:t>Uri Obolski</w:t>
      </w:r>
      <w:r w:rsidRPr="000A28AB">
        <w:rPr>
          <w:rFonts w:ascii="Palatino Linotype" w:hAnsi="Palatino Linotype"/>
          <w:vertAlign w:val="superscript"/>
        </w:rPr>
        <w:t>1</w:t>
      </w:r>
      <w:r w:rsidRPr="000A28AB">
        <w:rPr>
          <w:rFonts w:ascii="Palatino Linotype" w:hAnsi="Palatino Linotype"/>
        </w:rPr>
        <w:t>, Judith Berman</w:t>
      </w:r>
      <w:r w:rsidRPr="000A28AB">
        <w:rPr>
          <w:rFonts w:ascii="Palatino Linotype" w:hAnsi="Palatino Linotype"/>
          <w:vertAlign w:val="superscript"/>
        </w:rPr>
        <w:t>2</w:t>
      </w:r>
      <w:r w:rsidRPr="000A28AB">
        <w:rPr>
          <w:rFonts w:ascii="Palatino Linotype" w:hAnsi="Palatino Linotype"/>
          <w:vertAlign w:val="subscript"/>
        </w:rPr>
        <w:t>,</w:t>
      </w:r>
      <w:r w:rsidRPr="000A28AB">
        <w:rPr>
          <w:rFonts w:ascii="Palatino Linotype" w:hAnsi="Palatino Linotype"/>
        </w:rPr>
        <w:t xml:space="preserve"> and </w:t>
      </w:r>
      <w:proofErr w:type="spellStart"/>
      <w:r w:rsidRPr="000A28AB">
        <w:rPr>
          <w:rFonts w:ascii="Palatino Linotype" w:hAnsi="Palatino Linotype"/>
        </w:rPr>
        <w:t>Lilach</w:t>
      </w:r>
      <w:proofErr w:type="spellEnd"/>
      <w:r w:rsidRPr="000A28AB">
        <w:rPr>
          <w:rFonts w:ascii="Palatino Linotype" w:hAnsi="Palatino Linotype"/>
        </w:rPr>
        <w:t xml:space="preserve"> Hadany</w:t>
      </w:r>
      <w:r w:rsidRPr="000A28AB">
        <w:rPr>
          <w:rFonts w:ascii="Palatino Linotype" w:hAnsi="Palatino Linotype"/>
          <w:vertAlign w:val="superscript"/>
        </w:rPr>
        <w:t>1*</w:t>
      </w:r>
    </w:p>
    <w:p w14:paraId="18E492CC" w14:textId="77777777" w:rsidR="007A7F01" w:rsidRPr="000A28AB" w:rsidRDefault="007A7F01" w:rsidP="00AD5609">
      <w:pPr>
        <w:jc w:val="center"/>
      </w:pPr>
      <w:r w:rsidRPr="000A28AB">
        <w:fldChar w:fldCharType="begin"/>
      </w:r>
      <w:r w:rsidRPr="000A28AB">
        <w:instrText xml:space="preserve"> DATE \@ "MMMM d, yyyy" </w:instrText>
      </w:r>
      <w:r w:rsidRPr="000A28AB">
        <w:fldChar w:fldCharType="separate"/>
      </w:r>
      <w:r w:rsidR="00732575">
        <w:rPr>
          <w:noProof/>
        </w:rPr>
        <w:t>July 12, 2016</w:t>
      </w:r>
      <w:r w:rsidRPr="000A28AB">
        <w:fldChar w:fldCharType="end"/>
      </w:r>
    </w:p>
    <w:p w14:paraId="13E04D57" w14:textId="77777777" w:rsidR="007A7F01" w:rsidRPr="000A28AB" w:rsidRDefault="007A7F01" w:rsidP="00AD5609"/>
    <w:p w14:paraId="1F03C30C" w14:textId="77777777" w:rsidR="007A7F01" w:rsidRPr="000A28AB" w:rsidRDefault="007A7F01" w:rsidP="00AD5609"/>
    <w:p w14:paraId="6E5E5EED" w14:textId="77777777" w:rsidR="007A7F01" w:rsidRPr="000A28AB" w:rsidRDefault="007A7F01" w:rsidP="00AD5609">
      <w:r w:rsidRPr="000A28AB">
        <w:rPr>
          <w:vertAlign w:val="superscript"/>
        </w:rPr>
        <w:t>1</w:t>
      </w:r>
      <w:r w:rsidRPr="000A28AB">
        <w:t xml:space="preserve"> Dept. Molecular Biology and Ecology of Plants, Tel Aviv University, Tel Aviv 69978, Israel</w:t>
      </w:r>
    </w:p>
    <w:p w14:paraId="356C9373" w14:textId="77777777" w:rsidR="007A7F01" w:rsidRPr="000A28AB" w:rsidRDefault="007A7F01" w:rsidP="00AD5609">
      <w:r w:rsidRPr="000A28AB">
        <w:rPr>
          <w:vertAlign w:val="superscript"/>
        </w:rPr>
        <w:t>2</w:t>
      </w:r>
      <w:r w:rsidRPr="000A28AB">
        <w:t xml:space="preserve"> Dept. of Molecular Microbiology and Biotechnology,</w:t>
      </w:r>
      <w:r w:rsidRPr="000A28AB">
        <w:rPr>
          <w:vertAlign w:val="superscript"/>
        </w:rPr>
        <w:t xml:space="preserve"> </w:t>
      </w:r>
      <w:r w:rsidRPr="000A28AB">
        <w:t>Tel Aviv University, Tel Aviv 69978, Israel</w:t>
      </w:r>
    </w:p>
    <w:p w14:paraId="2161653E" w14:textId="77777777" w:rsidR="007A7F01" w:rsidRPr="000A28AB" w:rsidRDefault="007A7F01" w:rsidP="00AD5609">
      <w:pPr>
        <w:rPr>
          <w:vertAlign w:val="subscript"/>
        </w:rPr>
      </w:pPr>
      <w:r w:rsidRPr="000A28AB">
        <w:rPr>
          <w:vertAlign w:val="superscript"/>
        </w:rPr>
        <w:t>*</w:t>
      </w:r>
      <w:r w:rsidRPr="000A28AB">
        <w:rPr>
          <w:vertAlign w:val="subscript"/>
        </w:rPr>
        <w:t xml:space="preserve"> </w:t>
      </w:r>
      <w:r w:rsidRPr="000A28AB">
        <w:t>Corresponding author: lilach.hadany@gmail.com</w:t>
      </w:r>
    </w:p>
    <w:p w14:paraId="3075B36C" w14:textId="77777777" w:rsidR="007A7F01" w:rsidRPr="000A28AB" w:rsidRDefault="007A7F01" w:rsidP="00AD5609"/>
    <w:p w14:paraId="2E70FD0B" w14:textId="77777777" w:rsidR="007A7F01" w:rsidRPr="000A28AB" w:rsidRDefault="007A7F01" w:rsidP="00AD5609">
      <w:r w:rsidRPr="000A28AB">
        <w:rPr>
          <w:b/>
          <w:bCs/>
        </w:rPr>
        <w:t>Keywords:</w:t>
      </w:r>
      <w:r w:rsidRPr="000A28AB">
        <w:t xml:space="preserve"> mathematical model, fitness, selection coefficient, experimental evolution, mixed culture, microbial growth</w:t>
      </w:r>
    </w:p>
    <w:p w14:paraId="3FA85B6C" w14:textId="77777777" w:rsidR="007A7F01" w:rsidRPr="000A28AB" w:rsidRDefault="007A7F01" w:rsidP="00AD5609"/>
    <w:p w14:paraId="38C82290" w14:textId="77777777" w:rsidR="007A7F01" w:rsidRPr="000A28AB" w:rsidRDefault="007A7F01" w:rsidP="00C6622A">
      <w:pPr>
        <w:spacing w:line="240" w:lineRule="auto"/>
        <w:ind w:firstLine="0"/>
        <w:rPr>
          <w:rFonts w:ascii="Palatino Linotype" w:eastAsiaTheme="majorEastAsia" w:hAnsi="Palatino Linotype"/>
          <w:b/>
          <w:bCs/>
          <w:kern w:val="32"/>
          <w:sz w:val="32"/>
          <w:szCs w:val="32"/>
        </w:rPr>
      </w:pPr>
      <w:r w:rsidRPr="000A28AB">
        <w:br w:type="page"/>
      </w:r>
    </w:p>
    <w:p w14:paraId="70E2D077" w14:textId="77777777" w:rsidR="007A7F01" w:rsidRPr="000A28AB" w:rsidRDefault="007A7F01">
      <w:pPr>
        <w:pStyle w:val="Heading1"/>
      </w:pPr>
      <w:r w:rsidRPr="000A28AB">
        <w:lastRenderedPageBreak/>
        <w:t>Abstract</w:t>
      </w:r>
    </w:p>
    <w:p w14:paraId="4864637C" w14:textId="77777777" w:rsidR="007A7F01" w:rsidRPr="000A28AB" w:rsidRDefault="0086305A" w:rsidP="00912FD4">
      <w:pPr>
        <w:tabs>
          <w:tab w:val="left" w:pos="5295"/>
        </w:tabs>
      </w:pPr>
      <w:r>
        <w:t>Fitness is not well estimated from growth curves of individual isolates</w:t>
      </w:r>
      <w:r w:rsidR="009A7347">
        <w:t xml:space="preserve"> in monoculture</w:t>
      </w:r>
      <w:r>
        <w:t xml:space="preserve">. Rather, competition </w:t>
      </w:r>
      <w:r w:rsidR="00DF7C4C">
        <w:t>experiments</w:t>
      </w:r>
      <w:r w:rsidR="004D52E6">
        <w:t xml:space="preserve">, which measure relative </w:t>
      </w:r>
      <w:r w:rsidR="004D52E6" w:rsidRPr="000A28AB">
        <w:t xml:space="preserve">growth in mixed </w:t>
      </w:r>
      <w:r w:rsidR="004D52E6">
        <w:t xml:space="preserve">microbial </w:t>
      </w:r>
      <w:r w:rsidR="004D52E6" w:rsidRPr="000A28AB">
        <w:t>culture</w:t>
      </w:r>
      <w:r w:rsidR="004D52E6">
        <w:t>s,</w:t>
      </w:r>
      <w:r>
        <w:t xml:space="preserve"> must be performed to better infer relative fitness</w:t>
      </w:r>
      <w:r w:rsidR="003A7C85">
        <w:t>. However,</w:t>
      </w:r>
      <w:r>
        <w:t xml:space="preserve"> competition </w:t>
      </w:r>
      <w:r w:rsidR="00DF7C4C">
        <w:t xml:space="preserve">experiments </w:t>
      </w:r>
      <w:r w:rsidR="007A7F01" w:rsidRPr="000A28AB">
        <w:t>require unique genotypic or phenotypic markers</w:t>
      </w:r>
      <w:r>
        <w:t>, and thus are</w:t>
      </w:r>
      <w:r w:rsidR="00481B1E">
        <w:t xml:space="preserve"> difficult to perform </w:t>
      </w:r>
      <w:r>
        <w:t>with</w:t>
      </w:r>
      <w:r w:rsidR="00481B1E">
        <w:t xml:space="preserve"> </w:t>
      </w:r>
      <w:r w:rsidR="00912FD4">
        <w:t xml:space="preserve">isolates derived from a common ancestor </w:t>
      </w:r>
      <w:r>
        <w:t>or</w:t>
      </w:r>
      <w:r w:rsidR="00912FD4">
        <w:t xml:space="preserve"> non-model organisms</w:t>
      </w:r>
      <w:r w:rsidR="007A7F01" w:rsidRPr="000A28AB">
        <w:t xml:space="preserve">. </w:t>
      </w:r>
      <w:r w:rsidR="00481B1E">
        <w:t xml:space="preserve">Here we </w:t>
      </w:r>
      <w:r w:rsidR="00481B1E" w:rsidRPr="00481B1E">
        <w:t>describe</w:t>
      </w:r>
      <w:r w:rsidR="00481B1E">
        <w:t xml:space="preserve"> </w:t>
      </w:r>
      <w:r w:rsidR="00481B1E" w:rsidRPr="00481B1E">
        <w:rPr>
          <w:i/>
          <w:iCs/>
        </w:rPr>
        <w:t>Curveball</w:t>
      </w:r>
      <w:r w:rsidR="00481B1E">
        <w:t>,</w:t>
      </w:r>
      <w:r w:rsidR="007A7F01" w:rsidRPr="000A28AB">
        <w:t xml:space="preserve"> a new </w:t>
      </w:r>
      <w:r w:rsidR="00481B1E">
        <w:t>computational approach</w:t>
      </w:r>
      <w:r w:rsidR="00481B1E" w:rsidRPr="000A28AB">
        <w:t xml:space="preserve"> </w:t>
      </w:r>
      <w:r w:rsidR="00912FD4">
        <w:t>for</w:t>
      </w:r>
      <w:r w:rsidR="00912FD4" w:rsidRPr="000A28AB">
        <w:t xml:space="preserve"> predict</w:t>
      </w:r>
      <w:r w:rsidR="00912FD4">
        <w:t>ing</w:t>
      </w:r>
      <w:r w:rsidR="00912FD4" w:rsidRPr="000A28AB">
        <w:t xml:space="preserve"> </w:t>
      </w:r>
      <w:r w:rsidR="00481B1E">
        <w:t xml:space="preserve">relative </w:t>
      </w:r>
      <w:r w:rsidR="007A7F01" w:rsidRPr="000A28AB">
        <w:t xml:space="preserve">growth </w:t>
      </w:r>
      <w:r w:rsidR="00481B1E">
        <w:t xml:space="preserve">of microbes </w:t>
      </w:r>
      <w:r w:rsidR="007A7F01" w:rsidRPr="000A28AB">
        <w:t>in</w:t>
      </w:r>
      <w:r w:rsidR="00481B1E">
        <w:t xml:space="preserve"> a</w:t>
      </w:r>
      <w:r w:rsidR="007A7F01" w:rsidRPr="000A28AB">
        <w:t xml:space="preserve"> mixed culture</w:t>
      </w:r>
      <w:r w:rsidR="009A7347">
        <w:t xml:space="preserve"> utilizing mono- and mixed culture</w:t>
      </w:r>
      <w:r w:rsidR="00481B1E">
        <w:t xml:space="preserve"> </w:t>
      </w:r>
      <w:r w:rsidR="007A7F01" w:rsidRPr="000A28AB">
        <w:t>growth curve data</w:t>
      </w:r>
      <w:r w:rsidR="00481B1E">
        <w:t xml:space="preserve">. We implemented </w:t>
      </w:r>
      <w:r w:rsidR="009A7347">
        <w:rPr>
          <w:i/>
          <w:iCs/>
        </w:rPr>
        <w:t>Curveball</w:t>
      </w:r>
      <w:r w:rsidR="00255A7A" w:rsidRPr="000A28AB">
        <w:t xml:space="preserve"> in an open-source software package (</w:t>
      </w:r>
      <w:hyperlink r:id="rId8" w:history="1">
        <w:r w:rsidR="00481B1E" w:rsidRPr="00481B1E">
          <w:rPr>
            <w:rStyle w:val="Hyperlink"/>
          </w:rPr>
          <w:t>http://curveball.yoavram.com</w:t>
        </w:r>
        <w:r w:rsidR="00481B1E" w:rsidRPr="00B0352C">
          <w:rPr>
            <w:rStyle w:val="Hyperlink"/>
          </w:rPr>
          <w:t>)</w:t>
        </w:r>
      </w:hyperlink>
      <w:r w:rsidR="00481B1E">
        <w:t xml:space="preserve"> and </w:t>
      </w:r>
      <w:r w:rsidR="007A7F01" w:rsidRPr="000A28AB">
        <w:t xml:space="preserve">validated </w:t>
      </w:r>
      <w:r w:rsidR="00960E5F">
        <w:t>the</w:t>
      </w:r>
      <w:r w:rsidR="00960E5F" w:rsidRPr="000A28AB">
        <w:t xml:space="preserve"> </w:t>
      </w:r>
      <w:r>
        <w:t>approach</w:t>
      </w:r>
      <w:r w:rsidR="00481B1E" w:rsidRPr="000A28AB">
        <w:t xml:space="preserve"> </w:t>
      </w:r>
      <w:r w:rsidR="007A7F01" w:rsidRPr="000A28AB">
        <w:t xml:space="preserve">using growth curve and competition experiments with </w:t>
      </w:r>
      <w:r w:rsidR="007A7F01" w:rsidRPr="001F3A92">
        <w:t>bacteria</w:t>
      </w:r>
      <w:r w:rsidR="007A7F01" w:rsidRPr="000A28AB">
        <w:t>.</w:t>
      </w:r>
      <w:r w:rsidR="009A7347">
        <w:t xml:space="preserve"> Thus,</w:t>
      </w:r>
      <w:r w:rsidR="007A7F01" w:rsidRPr="000A28AB">
        <w:t xml:space="preserve"> </w:t>
      </w:r>
      <w:r>
        <w:rPr>
          <w:i/>
          <w:iCs/>
        </w:rPr>
        <w:t xml:space="preserve">Curveball </w:t>
      </w:r>
      <w:r w:rsidR="00481B1E">
        <w:t>provides</w:t>
      </w:r>
      <w:r w:rsidR="00481B1E" w:rsidRPr="000A28AB">
        <w:t xml:space="preserve"> </w:t>
      </w:r>
      <w:r w:rsidR="007A7F01" w:rsidRPr="000A28AB">
        <w:t xml:space="preserve">a simpler and more cost-effective approach </w:t>
      </w:r>
      <w:r w:rsidR="00481B1E">
        <w:t>to</w:t>
      </w:r>
      <w:r w:rsidR="00481B1E" w:rsidRPr="000A28AB">
        <w:t xml:space="preserve"> </w:t>
      </w:r>
      <w:r w:rsidR="007A7F01" w:rsidRPr="000A28AB">
        <w:t xml:space="preserve">predict </w:t>
      </w:r>
      <w:r w:rsidR="00481B1E">
        <w:t xml:space="preserve">relative </w:t>
      </w:r>
      <w:r w:rsidR="007A7F01" w:rsidRPr="000A28AB">
        <w:t xml:space="preserve">growth </w:t>
      </w:r>
      <w:r w:rsidR="00481B1E">
        <w:t>and</w:t>
      </w:r>
      <w:r w:rsidR="00960E5F">
        <w:t xml:space="preserve"> </w:t>
      </w:r>
      <w:r w:rsidR="007A7F01" w:rsidRPr="000A28AB">
        <w:t>infer relative fitness</w:t>
      </w:r>
      <w:r w:rsidR="009A7347">
        <w:t xml:space="preserve">. </w:t>
      </w:r>
      <w:r w:rsidR="001F3A92">
        <w:t>Furthermore</w:t>
      </w:r>
      <w:r w:rsidR="001F3A92" w:rsidRPr="000A28AB">
        <w:t xml:space="preserve">, </w:t>
      </w:r>
      <w:r w:rsidR="001F3A92">
        <w:t>by integrating</w:t>
      </w:r>
      <w:r w:rsidR="001F3A92" w:rsidRPr="000A28AB">
        <w:t xml:space="preserve"> several growth phases into the fitness estimation, </w:t>
      </w:r>
      <w:r w:rsidR="001F3A92" w:rsidRPr="00B02278">
        <w:rPr>
          <w:i/>
          <w:iCs/>
        </w:rPr>
        <w:t>Curveball</w:t>
      </w:r>
      <w:r w:rsidR="001F3A92" w:rsidRPr="000A28AB">
        <w:t xml:space="preserve"> </w:t>
      </w:r>
      <w:r w:rsidR="001F3A92">
        <w:t xml:space="preserve">offers a </w:t>
      </w:r>
      <w:r w:rsidR="001F3A92" w:rsidRPr="000A28AB">
        <w:t>holistic approach to fitness inference</w:t>
      </w:r>
      <w:r w:rsidR="001F3A92">
        <w:t xml:space="preserve"> from growth curve data</w:t>
      </w:r>
      <w:r w:rsidR="001F3A92" w:rsidRPr="000A28AB">
        <w:t>.</w:t>
      </w:r>
    </w:p>
    <w:p w14:paraId="4E49686F" w14:textId="77777777" w:rsidR="007A7F01" w:rsidRPr="000A28AB" w:rsidRDefault="007A7F01">
      <w:pPr>
        <w:tabs>
          <w:tab w:val="left" w:pos="5295"/>
        </w:tabs>
        <w:jc w:val="center"/>
      </w:pPr>
    </w:p>
    <w:p w14:paraId="713842BD" w14:textId="77777777" w:rsidR="007A7F01" w:rsidRPr="000A28AB" w:rsidRDefault="007A7F01">
      <w:pPr>
        <w:tabs>
          <w:tab w:val="left" w:pos="5295"/>
        </w:tabs>
      </w:pPr>
      <w:r w:rsidRPr="000A28AB">
        <w:br w:type="page"/>
      </w:r>
      <w:r w:rsidRPr="000A28AB">
        <w:lastRenderedPageBreak/>
        <w:tab/>
      </w:r>
    </w:p>
    <w:p w14:paraId="16653364" w14:textId="77777777" w:rsidR="00285E7E" w:rsidRPr="000A28AB" w:rsidRDefault="007A7F01" w:rsidP="00C35103">
      <w:r w:rsidRPr="000A28AB">
        <w:t>Growth curves are commonly used in microbiology, genetics, and evolutionary biology</w:t>
      </w:r>
      <w:r w:rsidR="00E64F18" w:rsidRPr="000A28AB">
        <w:t xml:space="preserve"> to estimate </w:t>
      </w:r>
      <w:r w:rsidR="00960E5F">
        <w:t xml:space="preserve">the </w:t>
      </w:r>
      <w:r w:rsidR="00E64F18" w:rsidRPr="000A28AB">
        <w:t>fitness</w:t>
      </w:r>
      <w:r w:rsidR="00960E5F">
        <w:t xml:space="preserve"> of individual microbial isolates</w:t>
      </w:r>
      <w:r w:rsidRPr="000A28AB">
        <w:t xml:space="preserve">. Growth curves </w:t>
      </w:r>
      <w:r w:rsidR="00511F7D" w:rsidRPr="000A28AB">
        <w:t xml:space="preserve">describe the </w:t>
      </w:r>
      <w:r w:rsidR="00960E5F">
        <w:t>density of</w:t>
      </w:r>
      <w:r w:rsidR="00511F7D" w:rsidRPr="000A28AB">
        <w:t xml:space="preserve"> cell populations in liquid culture over a period of time and </w:t>
      </w:r>
      <w:r w:rsidRPr="000A28AB">
        <w:t>are usually acquired by measuring the optical density (OD) of one or more cell populations. The simplest way to infer fitness from growth curves is to estimate the growth rate during the exponential growth phase by inferring the slope of the log of the growth curve</w:t>
      </w:r>
      <w:r w:rsidR="00902C4A" w:rsidRPr="000A28AB">
        <w:fldChar w:fldCharType="begin" w:fldLock="1"/>
      </w:r>
      <w:r w:rsidR="00C35103">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Hall, Acar, Nandipati, &amp; Barlow, 2014)" }, "properties" : { "noteIndex" : 0 }, "schema" : "https://github.com/citation-style-language/schema/raw/master/csl-citation.json" }</w:instrText>
      </w:r>
      <w:r w:rsidR="00902C4A" w:rsidRPr="000A28AB">
        <w:fldChar w:fldCharType="separate"/>
      </w:r>
      <w:r w:rsidR="00C35103" w:rsidRPr="00C35103">
        <w:rPr>
          <w:noProof/>
          <w:vertAlign w:val="superscript"/>
        </w:rPr>
        <w:t>1</w:t>
      </w:r>
      <w:r w:rsidR="00902C4A" w:rsidRPr="000A28AB">
        <w:fldChar w:fldCharType="end"/>
      </w:r>
      <w:r w:rsidR="00902C4A" w:rsidRPr="000A28AB">
        <w:t xml:space="preserve"> (</w:t>
      </w:r>
      <w:r w:rsidR="00902C4A" w:rsidRPr="000A28AB">
        <w:rPr>
          <w:noProof/>
        </w:rPr>
        <w:t xml:space="preserve">see example in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Indeed, the growth rate </w:t>
      </w:r>
      <w:r w:rsidR="00960E5F">
        <w:t>is often used as</w:t>
      </w:r>
      <w:r w:rsidRPr="000A28AB">
        <w:t xml:space="preserve"> a proxy of the selection coefficient,</w:t>
      </w:r>
      <w:r w:rsidRPr="000A28AB">
        <w:rPr>
          <w:i/>
          <w:iCs/>
        </w:rPr>
        <w:t xml:space="preserve"> s</w:t>
      </w:r>
      <w:r w:rsidRPr="000A28AB">
        <w:t>, which is the standard measure of relative fitness in population genetics</w:t>
      </w:r>
      <w:r w:rsidRPr="000A28AB">
        <w:fldChar w:fldCharType="begin" w:fldLock="1"/>
      </w:r>
      <w:r w:rsidR="00C35103">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lt;sup&gt;2,3&lt;/sup&gt;", "plainTextFormattedCitation" : "2,3", "previouslyFormattedCitation" : "(Chevin, 2011; Crow &amp; Kimura, 1970)" }, "properties" : { "noteIndex" : 0 }, "schema" : "https://github.com/citation-style-language/schema/raw/master/csl-citation.json" }</w:instrText>
      </w:r>
      <w:r w:rsidRPr="000A28AB">
        <w:fldChar w:fldCharType="separate"/>
      </w:r>
      <w:r w:rsidR="00C35103" w:rsidRPr="00C35103">
        <w:rPr>
          <w:noProof/>
          <w:vertAlign w:val="superscript"/>
        </w:rPr>
        <w:t>2,3</w:t>
      </w:r>
      <w:r w:rsidRPr="000A28AB">
        <w:fldChar w:fldCharType="end"/>
      </w:r>
      <w:r w:rsidRPr="000A28AB">
        <w:t xml:space="preserve">. However, </w:t>
      </w:r>
      <w:r w:rsidR="00902C4A" w:rsidRPr="000A28AB">
        <w:t xml:space="preserve">exponential growth rates do not capture the dynamics of </w:t>
      </w:r>
      <w:r w:rsidRPr="000A28AB">
        <w:t xml:space="preserve">other phases of </w:t>
      </w:r>
      <w:r w:rsidR="00902C4A" w:rsidRPr="000A28AB">
        <w:t xml:space="preserve">a typical </w:t>
      </w:r>
      <w:r w:rsidRPr="000A28AB">
        <w:t>growth</w:t>
      </w:r>
      <w:r w:rsidR="00902C4A" w:rsidRPr="000A28AB">
        <w:t xml:space="preserve"> curve</w:t>
      </w:r>
      <w:r w:rsidRPr="000A28AB">
        <w:t xml:space="preserve">, such as the </w:t>
      </w:r>
      <w:r w:rsidR="009B044D">
        <w:t xml:space="preserve">length of </w:t>
      </w:r>
      <w:r w:rsidRPr="000A28AB">
        <w:t xml:space="preserve">lag phase and the </w:t>
      </w:r>
      <w:r w:rsidR="009B044D">
        <w:t xml:space="preserve">cell density at </w:t>
      </w:r>
      <w:r w:rsidRPr="000A28AB">
        <w:t>stationary phase</w:t>
      </w:r>
      <w:r w:rsidRPr="000A28AB">
        <w:fldChar w:fldCharType="begin" w:fldLock="1"/>
      </w:r>
      <w:r w:rsidR="00C35103">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lt;sup&gt;4&lt;/sup&gt;", "plainTextFormattedCitation" : "4", "previouslyFormattedCitation" : "(Wahl &amp; Zhu, 2015)" }, "properties" : { "noteIndex" : 0 }, "schema" : "https://github.com/citation-style-language/schema/raw/master/csl-citation.json" }</w:instrText>
      </w:r>
      <w:r w:rsidRPr="000A28AB">
        <w:fldChar w:fldCharType="separate"/>
      </w:r>
      <w:r w:rsidR="00C35103" w:rsidRPr="00C35103">
        <w:rPr>
          <w:noProof/>
          <w:vertAlign w:val="superscript"/>
        </w:rPr>
        <w:t>4</w:t>
      </w:r>
      <w:r w:rsidRPr="000A28AB">
        <w:fldChar w:fldCharType="end"/>
      </w:r>
      <w:r w:rsidR="00902C4A" w:rsidRPr="000A28AB">
        <w:t xml:space="preserve">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Thus, it is not surprising that growth rates are often poor </w:t>
      </w:r>
      <w:r w:rsidR="009B044D" w:rsidRPr="000A28AB">
        <w:t>estimat</w:t>
      </w:r>
      <w:r w:rsidR="009B044D">
        <w:t>ors</w:t>
      </w:r>
      <w:r w:rsidR="009B044D" w:rsidRPr="000A28AB">
        <w:t xml:space="preserve"> </w:t>
      </w:r>
      <w:r w:rsidRPr="000A28AB">
        <w:t>of relative fitness</w:t>
      </w:r>
      <w:r w:rsidRPr="000A28AB">
        <w:fldChar w:fldCharType="begin" w:fldLock="1"/>
      </w:r>
      <w:r w:rsidR="00C35103">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5,6&lt;/sup&gt;", "plainTextFormattedCitation" : "5,6", "previouslyFormattedCitation" : "(Concepci\u00f3n-Acevedo, Weiss, Chaudhry, &amp; Levin, 2015; Dur\u00e3o, Trindade, Sousa, &amp; Gordo, 2015)" }, "properties" : { "noteIndex" : 0 }, "schema" : "https://github.com/citation-style-language/schema/raw/master/csl-citation.json" }</w:instrText>
      </w:r>
      <w:r w:rsidRPr="000A28AB">
        <w:fldChar w:fldCharType="separate"/>
      </w:r>
      <w:r w:rsidR="00C35103" w:rsidRPr="00C35103">
        <w:rPr>
          <w:noProof/>
          <w:vertAlign w:val="superscript"/>
        </w:rPr>
        <w:t>5,6</w:t>
      </w:r>
      <w:r w:rsidRPr="000A28AB">
        <w:fldChar w:fldCharType="end"/>
      </w:r>
      <w:r w:rsidRPr="000A28AB">
        <w:t>.</w:t>
      </w:r>
    </w:p>
    <w:p w14:paraId="43713801" w14:textId="77777777" w:rsidR="00285E7E" w:rsidRPr="000A28AB" w:rsidRDefault="00285E7E"/>
    <w:p w14:paraId="697E4C70" w14:textId="77777777" w:rsidR="00285E7E" w:rsidRPr="000A28AB" w:rsidRDefault="00515701" w:rsidP="00515701">
      <w:pPr>
        <w:keepNext/>
      </w:pPr>
      <w:r w:rsidRPr="000A28AB">
        <w:rPr>
          <w:noProof/>
        </w:rPr>
        <w:drawing>
          <wp:inline distT="0" distB="0" distL="0" distR="0" wp14:anchorId="1D1938B2" wp14:editId="6BA0CB8B">
            <wp:extent cx="5264150" cy="1803400"/>
            <wp:effectExtent l="0" t="0" r="0" b="6350"/>
            <wp:docPr id="7" name="Picture 7"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4150" cy="1803400"/>
                    </a:xfrm>
                    <a:prstGeom prst="rect">
                      <a:avLst/>
                    </a:prstGeom>
                    <a:noFill/>
                    <a:ln>
                      <a:noFill/>
                    </a:ln>
                  </pic:spPr>
                </pic:pic>
              </a:graphicData>
            </a:graphic>
          </wp:inline>
        </w:drawing>
      </w:r>
    </w:p>
    <w:p w14:paraId="2D4748DE" w14:textId="77777777" w:rsidR="00285E7E" w:rsidRPr="000A28AB" w:rsidRDefault="00285E7E" w:rsidP="00B02278">
      <w:pPr>
        <w:pStyle w:val="Caption"/>
        <w:rPr>
          <w:b w:val="0"/>
          <w:bCs w:val="0"/>
          <w:color w:val="auto"/>
        </w:rPr>
      </w:pPr>
      <w:bookmarkStart w:id="0" w:name="_Ref45368258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Pr="000A28AB">
        <w:rPr>
          <w:color w:val="auto"/>
        </w:rPr>
        <w:t>1</w:t>
      </w:r>
      <w:r w:rsidRPr="000A28AB">
        <w:rPr>
          <w:color w:val="auto"/>
        </w:rPr>
        <w:fldChar w:fldCharType="end"/>
      </w:r>
      <w:bookmarkEnd w:id="0"/>
      <w:r w:rsidRPr="000A28AB">
        <w:rPr>
          <w:color w:val="auto"/>
        </w:rPr>
        <w:t xml:space="preserve">. Fitting an exponential model to growth curve data. </w:t>
      </w:r>
      <w:r w:rsidRPr="000A28AB">
        <w:rPr>
          <w:b w:val="0"/>
          <w:bCs w:val="0"/>
          <w:color w:val="auto"/>
        </w:rPr>
        <w:t xml:space="preserve">The growth rate is calculated as the derivative of a polynomial function fitted to the mean of the data </w:t>
      </w:r>
      <w:r w:rsidRPr="000A28AB">
        <w:rPr>
          <w:b w:val="0"/>
          <w:bCs w:val="0"/>
          <w:i/>
          <w:iCs/>
          <w:color w:val="auto"/>
        </w:rPr>
        <w:t>N(t)</w:t>
      </w:r>
      <w:r w:rsidR="00E93C1B" w:rsidRPr="000A28AB">
        <w:rPr>
          <w:b w:val="0"/>
          <w:bCs w:val="0"/>
          <w:color w:val="auto"/>
        </w:rPr>
        <w:t>:</w:t>
      </w:r>
      <w:r w:rsidRPr="000A28AB">
        <w:rPr>
          <w:b w:val="0"/>
          <w:bCs w:val="0"/>
          <w:color w:val="auto"/>
        </w:rPr>
        <w:t xml:space="preserve"> </w:t>
      </w:r>
      <w:r w:rsidR="00E93C1B" w:rsidRPr="000A28AB">
        <w:rPr>
          <w:b w:val="0"/>
          <w:bCs w:val="0"/>
          <w:color w:val="auto"/>
        </w:rPr>
        <w:t>t</w:t>
      </w:r>
      <w:r w:rsidRPr="000A28AB">
        <w:rPr>
          <w:b w:val="0"/>
          <w:bCs w:val="0"/>
          <w:color w:val="auto"/>
        </w:rPr>
        <w:t xml:space="preserve">he time point of maximum growth rate </w:t>
      </w:r>
      <w:proofErr w:type="spellStart"/>
      <w:r w:rsidRPr="000A28AB">
        <w:rPr>
          <w:b w:val="0"/>
          <w:bCs w:val="0"/>
          <w:i/>
          <w:iCs/>
          <w:color w:val="auto"/>
        </w:rPr>
        <w:t>t</w:t>
      </w:r>
      <w:r w:rsidRPr="000A28AB">
        <w:rPr>
          <w:b w:val="0"/>
          <w:bCs w:val="0"/>
          <w:i/>
          <w:iCs/>
          <w:color w:val="auto"/>
          <w:vertAlign w:val="subscript"/>
        </w:rPr>
        <w:t>max</w:t>
      </w:r>
      <w:proofErr w:type="spellEnd"/>
      <w:r w:rsidRPr="000A28AB">
        <w:rPr>
          <w:b w:val="0"/>
          <w:bCs w:val="0"/>
          <w:color w:val="auto"/>
        </w:rPr>
        <w:t xml:space="preserve"> is found</w:t>
      </w:r>
      <w:r w:rsidR="00E93C1B" w:rsidRPr="000A28AB">
        <w:rPr>
          <w:b w:val="0"/>
          <w:bCs w:val="0"/>
          <w:color w:val="auto"/>
        </w:rPr>
        <w:t>;</w:t>
      </w:r>
      <w:r w:rsidRPr="000A28AB">
        <w:rPr>
          <w:b w:val="0"/>
          <w:bCs w:val="0"/>
          <w:color w:val="auto"/>
        </w:rPr>
        <w:t xml:space="preserve"> </w:t>
      </w:r>
      <w:r w:rsidR="00E93C1B" w:rsidRPr="000A28AB">
        <w:rPr>
          <w:b w:val="0"/>
          <w:bCs w:val="0"/>
          <w:color w:val="auto"/>
        </w:rPr>
        <w:t>t</w:t>
      </w:r>
      <w:r w:rsidRPr="000A28AB">
        <w:rPr>
          <w:b w:val="0"/>
          <w:bCs w:val="0"/>
          <w:color w:val="auto"/>
        </w:rPr>
        <w:t xml:space="preserve">he 5 points surrounding </w:t>
      </w:r>
      <w:proofErr w:type="spellStart"/>
      <w:r w:rsidRPr="000A28AB">
        <w:rPr>
          <w:b w:val="0"/>
          <w:bCs w:val="0"/>
          <w:i/>
          <w:iCs/>
          <w:color w:val="auto"/>
        </w:rPr>
        <w:t>t</w:t>
      </w:r>
      <w:r w:rsidRPr="000A28AB">
        <w:rPr>
          <w:b w:val="0"/>
          <w:bCs w:val="0"/>
          <w:i/>
          <w:iCs/>
          <w:color w:val="auto"/>
          <w:vertAlign w:val="subscript"/>
        </w:rPr>
        <w:t>max</w:t>
      </w:r>
      <w:proofErr w:type="spellEnd"/>
      <w:r w:rsidRPr="000A28AB">
        <w:rPr>
          <w:b w:val="0"/>
          <w:bCs w:val="0"/>
          <w:color w:val="auto"/>
        </w:rPr>
        <w:t xml:space="preserve"> are taken</w:t>
      </w:r>
      <w:r w:rsidR="00E93C1B" w:rsidRPr="000A28AB">
        <w:rPr>
          <w:b w:val="0"/>
          <w:bCs w:val="0"/>
          <w:color w:val="auto"/>
        </w:rPr>
        <w:t>;</w:t>
      </w:r>
      <w:r w:rsidRPr="000A28AB">
        <w:rPr>
          <w:b w:val="0"/>
          <w:bCs w:val="0"/>
          <w:color w:val="auto"/>
        </w:rPr>
        <w:t xml:space="preserve"> a line </w:t>
      </w:r>
      <w:proofErr w:type="spellStart"/>
      <w:r w:rsidRPr="000A28AB">
        <w:rPr>
          <w:b w:val="0"/>
          <w:bCs w:val="0"/>
          <w:i/>
          <w:iCs/>
          <w:color w:val="auto"/>
        </w:rPr>
        <w:t>b+at</w:t>
      </w:r>
      <w:proofErr w:type="spellEnd"/>
      <w:r w:rsidRPr="000A28AB">
        <w:rPr>
          <w:b w:val="0"/>
          <w:bCs w:val="0"/>
          <w:i/>
          <w:iCs/>
          <w:color w:val="auto"/>
        </w:rPr>
        <w:t xml:space="preserve"> </w:t>
      </w:r>
      <w:r w:rsidRPr="000A28AB">
        <w:rPr>
          <w:b w:val="0"/>
          <w:bCs w:val="0"/>
          <w:color w:val="auto"/>
        </w:rPr>
        <w:t xml:space="preserve">is fitted to the log of the mean of the data </w:t>
      </w:r>
      <w:r w:rsidRPr="000A28AB">
        <w:rPr>
          <w:b w:val="0"/>
          <w:bCs w:val="0"/>
          <w:i/>
          <w:iCs/>
          <w:color w:val="auto"/>
        </w:rPr>
        <w:t>log(N(t))</w:t>
      </w:r>
      <w:r w:rsidRPr="000A28AB">
        <w:rPr>
          <w:b w:val="0"/>
          <w:bCs w:val="0"/>
          <w:color w:val="auto"/>
        </w:rPr>
        <w:t xml:space="preserve"> at these time points</w:t>
      </w:r>
      <w:r w:rsidR="00E93C1B" w:rsidRPr="000A28AB">
        <w:rPr>
          <w:b w:val="0"/>
          <w:bCs w:val="0"/>
          <w:color w:val="auto"/>
        </w:rPr>
        <w:t>;</w:t>
      </w:r>
      <w:r w:rsidRPr="000A28AB">
        <w:rPr>
          <w:b w:val="0"/>
          <w:bCs w:val="0"/>
          <w:color w:val="auto"/>
        </w:rPr>
        <w:t xml:space="preserve"> </w:t>
      </w:r>
      <w:r w:rsidR="00E93C1B" w:rsidRPr="000A28AB">
        <w:rPr>
          <w:b w:val="0"/>
          <w:bCs w:val="0"/>
          <w:color w:val="auto"/>
        </w:rPr>
        <w:t>t</w:t>
      </w:r>
      <w:r w:rsidRPr="000A28AB">
        <w:rPr>
          <w:b w:val="0"/>
          <w:bCs w:val="0"/>
          <w:color w:val="auto"/>
        </w:rPr>
        <w:t xml:space="preserve">he slope and the intercept are interpreted as the initial density </w:t>
      </w:r>
      <w:r w:rsidRPr="000A28AB">
        <w:rPr>
          <w:b w:val="0"/>
          <w:bCs w:val="0"/>
          <w:i/>
          <w:iCs/>
          <w:color w:val="auto"/>
        </w:rPr>
        <w:t>N</w:t>
      </w:r>
      <w:r w:rsidRPr="000A28AB">
        <w:rPr>
          <w:b w:val="0"/>
          <w:bCs w:val="0"/>
          <w:i/>
          <w:iCs/>
          <w:color w:val="auto"/>
          <w:vertAlign w:val="subscript"/>
        </w:rPr>
        <w:t>0</w:t>
      </w:r>
      <w:r w:rsidRPr="000A28AB">
        <w:rPr>
          <w:b w:val="0"/>
          <w:bCs w:val="0"/>
          <w:i/>
          <w:iCs/>
          <w:color w:val="auto"/>
        </w:rPr>
        <w:t>=</w:t>
      </w:r>
      <w:proofErr w:type="spellStart"/>
      <w:r w:rsidRPr="000A28AB">
        <w:rPr>
          <w:b w:val="0"/>
          <w:bCs w:val="0"/>
          <w:i/>
          <w:iCs/>
          <w:color w:val="auto"/>
        </w:rPr>
        <w:t>e</w:t>
      </w:r>
      <w:r w:rsidRPr="000A28AB">
        <w:rPr>
          <w:b w:val="0"/>
          <w:bCs w:val="0"/>
          <w:i/>
          <w:iCs/>
          <w:color w:val="auto"/>
          <w:vertAlign w:val="superscript"/>
        </w:rPr>
        <w:t>b</w:t>
      </w:r>
      <w:proofErr w:type="spellEnd"/>
      <w:r w:rsidRPr="000A28AB">
        <w:rPr>
          <w:b w:val="0"/>
          <w:bCs w:val="0"/>
          <w:color w:val="auto"/>
        </w:rPr>
        <w:t xml:space="preserve">  and the growth rate </w:t>
      </w:r>
      <w:r w:rsidRPr="000A28AB">
        <w:rPr>
          <w:b w:val="0"/>
          <w:bCs w:val="0"/>
          <w:i/>
          <w:iCs/>
          <w:color w:val="auto"/>
        </w:rPr>
        <w:t>r=a</w:t>
      </w:r>
      <w:r w:rsidRPr="000A28AB">
        <w:rPr>
          <w:b w:val="0"/>
          <w:bCs w:val="0"/>
          <w:color w:val="auto"/>
        </w:rPr>
        <w:t xml:space="preserve"> in an exponential growth model </w:t>
      </w:r>
      <w:r w:rsidRPr="000A28AB">
        <w:rPr>
          <w:b w:val="0"/>
          <w:bCs w:val="0"/>
          <w:i/>
          <w:iCs/>
          <w:color w:val="auto"/>
        </w:rPr>
        <w:t>N(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00E93C1B" w:rsidRPr="000A28AB">
        <w:rPr>
          <w:b w:val="0"/>
          <w:bCs w:val="0"/>
          <w:color w:val="auto"/>
        </w:rPr>
        <w:t>.</w:t>
      </w:r>
      <w:r w:rsidRPr="000A28AB">
        <w:rPr>
          <w:color w:val="auto"/>
        </w:rPr>
        <w:t xml:space="preserve"> (A) </w:t>
      </w:r>
      <w:r w:rsidRPr="000A28AB">
        <w:rPr>
          <w:b w:val="0"/>
          <w:bCs w:val="0"/>
          <w:color w:val="auto"/>
        </w:rPr>
        <w:t xml:space="preserve">The </w:t>
      </w:r>
      <w:r w:rsidR="00B02278">
        <w:rPr>
          <w:b w:val="0"/>
          <w:bCs w:val="0"/>
          <w:color w:val="auto"/>
        </w:rPr>
        <w:t>red</w:t>
      </w:r>
      <w:r w:rsidR="00B02278" w:rsidRPr="000A28AB">
        <w:rPr>
          <w:b w:val="0"/>
          <w:bCs w:val="0"/>
          <w:color w:val="auto"/>
        </w:rPr>
        <w:t xml:space="preserve"> </w:t>
      </w:r>
      <w:r w:rsidRPr="000A28AB">
        <w:rPr>
          <w:b w:val="0"/>
          <w:bCs w:val="0"/>
          <w:color w:val="auto"/>
        </w:rPr>
        <w:t xml:space="preserve">markers represent </w:t>
      </w:r>
      <w:r w:rsidRPr="000A28AB">
        <w:rPr>
          <w:b w:val="0"/>
          <w:bCs w:val="0"/>
          <w:i/>
          <w:iCs/>
          <w:color w:val="auto"/>
        </w:rPr>
        <w:t xml:space="preserve">N(t) </w:t>
      </w:r>
      <w:r w:rsidRPr="000A28AB">
        <w:rPr>
          <w:b w:val="0"/>
          <w:bCs w:val="0"/>
          <w:color w:val="auto"/>
        </w:rPr>
        <w:t xml:space="preserve">the mean density in </w:t>
      </w:r>
      <w:r w:rsidR="00515701" w:rsidRPr="000A28AB">
        <w:rPr>
          <w:b w:val="0"/>
          <w:bCs w:val="0"/>
          <w:color w:val="auto"/>
        </w:rPr>
        <w:t>22</w:t>
      </w:r>
      <w:r w:rsidRPr="000A28AB">
        <w:rPr>
          <w:b w:val="0"/>
          <w:bCs w:val="0"/>
          <w:color w:val="auto"/>
        </w:rPr>
        <w:t xml:space="preserve"> growth curves. The dashed black line represents the exponential model </w:t>
      </w:r>
      <w:r w:rsidRPr="000A28AB">
        <w:rPr>
          <w:b w:val="0"/>
          <w:bCs w:val="0"/>
          <w:i/>
          <w:iCs/>
          <w:color w:val="auto"/>
        </w:rPr>
        <w: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Pr="000A28AB">
        <w:rPr>
          <w:b w:val="0"/>
          <w:bCs w:val="0"/>
          <w:color w:val="auto"/>
        </w:rPr>
        <w:t xml:space="preserve"> fitted to the data, with </w:t>
      </w:r>
      <w:r w:rsidRPr="000A28AB">
        <w:rPr>
          <w:b w:val="0"/>
          <w:bCs w:val="0"/>
          <w:i/>
          <w:iCs/>
          <w:color w:val="auto"/>
        </w:rPr>
        <w:t>N</w:t>
      </w:r>
      <w:r w:rsidRPr="000A28AB">
        <w:rPr>
          <w:b w:val="0"/>
          <w:bCs w:val="0"/>
          <w:i/>
          <w:iCs/>
          <w:color w:val="auto"/>
          <w:vertAlign w:val="subscript"/>
        </w:rPr>
        <w:t>0</w:t>
      </w:r>
      <w:r w:rsidRPr="000A28AB">
        <w:rPr>
          <w:b w:val="0"/>
          <w:bCs w:val="0"/>
          <w:i/>
          <w:iCs/>
          <w:color w:val="auto"/>
        </w:rPr>
        <w:t xml:space="preserve">=0.058 </w:t>
      </w:r>
      <w:r w:rsidRPr="000A28AB">
        <w:rPr>
          <w:b w:val="0"/>
          <w:bCs w:val="0"/>
          <w:color w:val="auto"/>
        </w:rPr>
        <w:t xml:space="preserve">and </w:t>
      </w:r>
      <w:r w:rsidRPr="000A28AB">
        <w:rPr>
          <w:b w:val="0"/>
          <w:bCs w:val="0"/>
          <w:i/>
          <w:iCs/>
          <w:color w:val="auto"/>
        </w:rPr>
        <w:t>r=0.27</w:t>
      </w:r>
      <w:r w:rsidRPr="000A28AB">
        <w:rPr>
          <w:b w:val="0"/>
          <w:bCs w:val="0"/>
          <w:color w:val="auto"/>
        </w:rPr>
        <w:t xml:space="preserve">. The dotted vertical line denotes the </w:t>
      </w:r>
      <w:proofErr w:type="spellStart"/>
      <w:r w:rsidRPr="000A28AB">
        <w:rPr>
          <w:b w:val="0"/>
          <w:bCs w:val="0"/>
          <w:i/>
          <w:iCs/>
          <w:color w:val="auto"/>
        </w:rPr>
        <w:t>t</w:t>
      </w:r>
      <w:r w:rsidRPr="000A28AB">
        <w:rPr>
          <w:b w:val="0"/>
          <w:bCs w:val="0"/>
          <w:i/>
          <w:iCs/>
          <w:color w:val="auto"/>
          <w:vertAlign w:val="subscript"/>
        </w:rPr>
        <w:t>max</w:t>
      </w:r>
      <w:proofErr w:type="spellEnd"/>
      <w:r w:rsidR="00E93C1B" w:rsidRPr="000A28AB">
        <w:rPr>
          <w:b w:val="0"/>
          <w:bCs w:val="0"/>
          <w:color w:val="auto"/>
        </w:rPr>
        <w:t>,</w:t>
      </w:r>
      <w:r w:rsidRPr="000A28AB">
        <w:rPr>
          <w:b w:val="0"/>
          <w:bCs w:val="0"/>
          <w:i/>
          <w:iCs/>
          <w:color w:val="auto"/>
        </w:rPr>
        <w:t xml:space="preserve"> </w:t>
      </w:r>
      <w:r w:rsidRPr="000A28AB">
        <w:rPr>
          <w:b w:val="0"/>
          <w:bCs w:val="0"/>
          <w:color w:val="auto"/>
        </w:rPr>
        <w:t>the</w:t>
      </w:r>
      <w:r w:rsidRPr="000A28AB">
        <w:rPr>
          <w:b w:val="0"/>
          <w:bCs w:val="0"/>
          <w:i/>
          <w:iCs/>
          <w:color w:val="auto"/>
        </w:rPr>
        <w:t xml:space="preserve"> </w:t>
      </w:r>
      <w:r w:rsidRPr="000A28AB">
        <w:rPr>
          <w:b w:val="0"/>
          <w:bCs w:val="0"/>
          <w:color w:val="auto"/>
        </w:rPr>
        <w:t xml:space="preserve">time of max growth rate. </w:t>
      </w:r>
      <w:r w:rsidRPr="000A28AB">
        <w:rPr>
          <w:color w:val="auto"/>
        </w:rPr>
        <w:t xml:space="preserve">(B) </w:t>
      </w:r>
      <w:r w:rsidRPr="000A28AB">
        <w:rPr>
          <w:b w:val="0"/>
          <w:bCs w:val="0"/>
          <w:color w:val="auto"/>
        </w:rPr>
        <w:t xml:space="preserve">The </w:t>
      </w:r>
      <w:r w:rsidR="00515701" w:rsidRPr="000A28AB">
        <w:rPr>
          <w:b w:val="0"/>
          <w:bCs w:val="0"/>
          <w:color w:val="auto"/>
        </w:rPr>
        <w:t xml:space="preserve">red </w:t>
      </w:r>
      <w:r w:rsidRPr="000A28AB">
        <w:rPr>
          <w:b w:val="0"/>
          <w:bCs w:val="0"/>
          <w:color w:val="auto"/>
        </w:rPr>
        <w:t xml:space="preserve">solid </w:t>
      </w:r>
      <w:r w:rsidR="00E64F18" w:rsidRPr="000A28AB">
        <w:rPr>
          <w:b w:val="0"/>
          <w:bCs w:val="0"/>
          <w:color w:val="auto"/>
        </w:rPr>
        <w:t xml:space="preserve">curve </w:t>
      </w:r>
      <w:r w:rsidRPr="000A28AB">
        <w:rPr>
          <w:b w:val="0"/>
          <w:bCs w:val="0"/>
          <w:color w:val="auto"/>
        </w:rPr>
        <w:t xml:space="preserve">shows </w:t>
      </w:r>
      <w:proofErr w:type="spellStart"/>
      <w:r w:rsidRPr="000A28AB">
        <w:rPr>
          <w:b w:val="0"/>
          <w:bCs w:val="0"/>
          <w:i/>
          <w:iCs/>
          <w:color w:val="auto"/>
        </w:rPr>
        <w:t>dN</w:t>
      </w:r>
      <w:proofErr w:type="spellEnd"/>
      <w:r w:rsidRPr="000A28AB">
        <w:rPr>
          <w:b w:val="0"/>
          <w:bCs w:val="0"/>
          <w:i/>
          <w:iCs/>
          <w:color w:val="auto"/>
        </w:rPr>
        <w:t>/</w:t>
      </w:r>
      <w:proofErr w:type="spellStart"/>
      <w:r w:rsidRPr="000A28AB">
        <w:rPr>
          <w:b w:val="0"/>
          <w:bCs w:val="0"/>
          <w:i/>
          <w:iCs/>
          <w:color w:val="auto"/>
        </w:rPr>
        <w:t>dt</w:t>
      </w:r>
      <w:proofErr w:type="spellEnd"/>
      <w:r w:rsidR="00E64F18" w:rsidRPr="000A28AB">
        <w:rPr>
          <w:b w:val="0"/>
          <w:bCs w:val="0"/>
          <w:i/>
          <w:iCs/>
          <w:color w:val="auto"/>
        </w:rPr>
        <w:t>,</w:t>
      </w:r>
      <w:r w:rsidRPr="000A28AB">
        <w:rPr>
          <w:b w:val="0"/>
          <w:bCs w:val="0"/>
          <w:i/>
          <w:iCs/>
          <w:color w:val="auto"/>
        </w:rPr>
        <w:t xml:space="preserve"> </w:t>
      </w:r>
      <w:r w:rsidRPr="000A28AB">
        <w:rPr>
          <w:b w:val="0"/>
          <w:bCs w:val="0"/>
          <w:color w:val="auto"/>
        </w:rPr>
        <w:t xml:space="preserve">the derivative of the mean density. The dotted vertical line denotes the </w:t>
      </w:r>
      <w:proofErr w:type="spellStart"/>
      <w:r w:rsidRPr="000A28AB">
        <w:rPr>
          <w:b w:val="0"/>
          <w:bCs w:val="0"/>
          <w:i/>
          <w:iCs/>
          <w:color w:val="auto"/>
        </w:rPr>
        <w:t>t</w:t>
      </w:r>
      <w:r w:rsidRPr="000A28AB">
        <w:rPr>
          <w:b w:val="0"/>
          <w:bCs w:val="0"/>
          <w:i/>
          <w:iCs/>
          <w:color w:val="auto"/>
          <w:vertAlign w:val="subscript"/>
        </w:rPr>
        <w:t>max</w:t>
      </w:r>
      <w:proofErr w:type="spellEnd"/>
      <w:r w:rsidR="00E93C1B" w:rsidRPr="000A28AB">
        <w:rPr>
          <w:b w:val="0"/>
          <w:bCs w:val="0"/>
          <w:color w:val="auto"/>
        </w:rPr>
        <w:t>,</w:t>
      </w:r>
      <w:r w:rsidRPr="000A28AB">
        <w:rPr>
          <w:b w:val="0"/>
          <w:bCs w:val="0"/>
          <w:i/>
          <w:iCs/>
          <w:color w:val="auto"/>
        </w:rPr>
        <w:t xml:space="preserve"> </w:t>
      </w:r>
      <w:r w:rsidRPr="000A28AB">
        <w:rPr>
          <w:b w:val="0"/>
          <w:bCs w:val="0"/>
          <w:color w:val="auto"/>
        </w:rPr>
        <w:t>the</w:t>
      </w:r>
      <w:r w:rsidRPr="000A28AB">
        <w:rPr>
          <w:b w:val="0"/>
          <w:bCs w:val="0"/>
          <w:i/>
          <w:iCs/>
          <w:color w:val="auto"/>
        </w:rPr>
        <w:t xml:space="preserve"> </w:t>
      </w:r>
      <w:r w:rsidRPr="000A28AB">
        <w:rPr>
          <w:b w:val="0"/>
          <w:bCs w:val="0"/>
          <w:color w:val="auto"/>
        </w:rPr>
        <w:t xml:space="preserve">time of max growth rate. Data in this figure corresponds to the </w:t>
      </w:r>
      <w:r w:rsidR="00515701" w:rsidRPr="000A28AB">
        <w:rPr>
          <w:b w:val="0"/>
          <w:bCs w:val="0"/>
          <w:color w:val="auto"/>
        </w:rPr>
        <w:t xml:space="preserve">red </w:t>
      </w:r>
      <w:r w:rsidRPr="000A28AB">
        <w:rPr>
          <w:b w:val="0"/>
          <w:bCs w:val="0"/>
          <w:color w:val="auto"/>
        </w:rPr>
        <w:t xml:space="preserve">growth curves from </w:t>
      </w:r>
      <w:r w:rsidRPr="000A28AB">
        <w:rPr>
          <w:b w:val="0"/>
          <w:bCs w:val="0"/>
          <w:color w:val="auto"/>
        </w:rPr>
        <w:fldChar w:fldCharType="begin"/>
      </w:r>
      <w:r w:rsidRPr="000A28AB">
        <w:rPr>
          <w:b w:val="0"/>
          <w:bCs w:val="0"/>
          <w:color w:val="auto"/>
        </w:rPr>
        <w:instrText xml:space="preserve"> REF _Ref439852115 \h  \* MERGEFORMAT </w:instrText>
      </w:r>
      <w:r w:rsidRPr="000A28AB">
        <w:rPr>
          <w:b w:val="0"/>
          <w:bCs w:val="0"/>
          <w:color w:val="auto"/>
        </w:rPr>
      </w:r>
      <w:r w:rsidRPr="000A28AB">
        <w:rPr>
          <w:b w:val="0"/>
          <w:bCs w:val="0"/>
          <w:color w:val="auto"/>
        </w:rPr>
        <w:fldChar w:fldCharType="separate"/>
      </w:r>
      <w:r w:rsidRPr="000A28AB">
        <w:rPr>
          <w:b w:val="0"/>
          <w:bCs w:val="0"/>
          <w:color w:val="auto"/>
        </w:rPr>
        <w:t xml:space="preserve">Figure </w:t>
      </w:r>
      <w:r w:rsidRPr="000A28AB">
        <w:rPr>
          <w:b w:val="0"/>
          <w:bCs w:val="0"/>
          <w:noProof/>
          <w:color w:val="auto"/>
        </w:rPr>
        <w:t>2</w:t>
      </w:r>
      <w:r w:rsidRPr="000A28AB">
        <w:rPr>
          <w:b w:val="0"/>
          <w:bCs w:val="0"/>
          <w:color w:val="auto"/>
        </w:rPr>
        <w:fldChar w:fldCharType="end"/>
      </w:r>
      <w:r w:rsidRPr="000A28AB">
        <w:rPr>
          <w:b w:val="0"/>
          <w:bCs w:val="0"/>
          <w:color w:val="auto"/>
        </w:rPr>
        <w:t>A.</w:t>
      </w:r>
    </w:p>
    <w:p w14:paraId="22C340DF" w14:textId="77777777" w:rsidR="007A7F01" w:rsidRPr="000A28AB" w:rsidRDefault="007A7F01"/>
    <w:p w14:paraId="379C64C8" w14:textId="77777777" w:rsidR="007A7F01" w:rsidRPr="000A28AB" w:rsidRDefault="009B044D" w:rsidP="00C35103">
      <w:r>
        <w:t>Evolutionary biologists use c</w:t>
      </w:r>
      <w:r w:rsidR="007A7F01" w:rsidRPr="000A28AB">
        <w:t>ompetition experiments to infer relative fitness in a manner that accounts for all growth phases</w:t>
      </w:r>
      <w:r w:rsidR="003F085B" w:rsidRPr="000A28AB">
        <w:fldChar w:fldCharType="begin" w:fldLock="1"/>
      </w:r>
      <w:r w:rsidR="00C3510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Wiser &amp; Lenski, 2015)" }, "properties" : { "noteIndex" : 0 }, "schema" : "https://github.com/citation-style-language/schema/raw/master/csl-citation.json" }</w:instrText>
      </w:r>
      <w:r w:rsidR="003F085B" w:rsidRPr="000A28AB">
        <w:fldChar w:fldCharType="separate"/>
      </w:r>
      <w:r w:rsidR="00C35103" w:rsidRPr="00C35103">
        <w:rPr>
          <w:noProof/>
          <w:vertAlign w:val="superscript"/>
        </w:rPr>
        <w:t>7</w:t>
      </w:r>
      <w:r w:rsidR="003F085B" w:rsidRPr="000A28AB">
        <w:fldChar w:fldCharType="end"/>
      </w:r>
      <w:r w:rsidR="007A7F01" w:rsidRPr="000A28AB">
        <w:t>. In competition experiments, two or more strains are grown together in a mixed culture: a reference strain and one or more strains of interest. The frequency of each strain in the mixed culture is measured during the course of the experiment using  specific markers</w:t>
      </w:r>
      <w:r w:rsidR="007A7F01" w:rsidRPr="000A28AB">
        <w:fldChar w:fldCharType="begin" w:fldLock="1"/>
      </w:r>
      <w:r w:rsidR="00C3510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Wiser &amp; Lenski, 2015)" }, "properties" : { "noteIndex" : 0 }, "schema" : "https://github.com/citation-style-language/schema/raw/master/csl-citation.json" }</w:instrText>
      </w:r>
      <w:r w:rsidR="007A7F01" w:rsidRPr="000A28AB">
        <w:fldChar w:fldCharType="separate"/>
      </w:r>
      <w:r w:rsidR="00C35103" w:rsidRPr="00C35103">
        <w:rPr>
          <w:noProof/>
          <w:vertAlign w:val="superscript"/>
        </w:rPr>
        <w:t>7</w:t>
      </w:r>
      <w:r w:rsidR="007A7F01" w:rsidRPr="000A28AB">
        <w:fldChar w:fldCharType="end"/>
      </w:r>
      <w:r w:rsidR="007A7F01" w:rsidRPr="000A28AB">
        <w:t xml:space="preserve"> such as</w:t>
      </w:r>
      <w:r>
        <w:t xml:space="preserve"> the expression of </w:t>
      </w:r>
      <w:r w:rsidR="00510F80">
        <w:t xml:space="preserve">drug resistance markers on colony counts, </w:t>
      </w:r>
      <w:r>
        <w:t xml:space="preserve">fluorescent markers monitored by </w:t>
      </w:r>
      <w:r w:rsidR="007A7F01" w:rsidRPr="000A28AB">
        <w:t xml:space="preserve">flow </w:t>
      </w:r>
      <w:r w:rsidR="007A7F01" w:rsidRPr="000A28AB">
        <w:lastRenderedPageBreak/>
        <w:t>cytometry</w:t>
      </w:r>
      <w:r w:rsidR="007A7F01" w:rsidRPr="000A28AB">
        <w:fldChar w:fldCharType="begin" w:fldLock="1"/>
      </w:r>
      <w:r w:rsidR="00C3510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Gallet, Cooper, Elena, &amp; Lenormand, 2012)"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r w:rsidR="007A7F01" w:rsidRPr="000A28AB">
        <w:t xml:space="preserve"> </w:t>
      </w:r>
      <w:r>
        <w:t xml:space="preserve">or by </w:t>
      </w:r>
      <w:r w:rsidR="007A7F01" w:rsidRPr="000A28AB">
        <w:t>deep sequencing read counts</w:t>
      </w:r>
      <w:r w:rsidR="007A7F01" w:rsidRPr="000A28AB">
        <w:fldChar w:fldCharType="begin" w:fldLock="1"/>
      </w:r>
      <w:r w:rsidR="00C35103">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lt;sup&gt;9,10&lt;/sup&gt;", "plainTextFormattedCitation" : "9,10", "previouslyFormattedCitation" : "(Bank, Hietpas, Wong, Bolon, &amp; Jensen, 2014; Levy et al., 2015)" }, "properties" : { "noteIndex" : 0 }, "schema" : "https://github.com/citation-style-language/schema/raw/master/csl-citation.json" }</w:instrText>
      </w:r>
      <w:r w:rsidR="007A7F01" w:rsidRPr="000A28AB">
        <w:fldChar w:fldCharType="separate"/>
      </w:r>
      <w:r w:rsidR="00C35103" w:rsidRPr="00C35103">
        <w:rPr>
          <w:noProof/>
          <w:vertAlign w:val="superscript"/>
        </w:rPr>
        <w:t>9,10</w:t>
      </w:r>
      <w:r w:rsidR="007A7F01" w:rsidRPr="000A28AB">
        <w:fldChar w:fldCharType="end"/>
      </w:r>
      <w:r w:rsidR="007A7F01" w:rsidRPr="000A28AB">
        <w:t>. The selection coefficient of the strains of interest can</w:t>
      </w:r>
      <w:r w:rsidR="00DF7C4C">
        <w:t xml:space="preserve"> then</w:t>
      </w:r>
      <w:r w:rsidR="007A7F01" w:rsidRPr="000A28AB">
        <w:t xml:space="preserve"> be estimated from changes in their frequencies during the competition experiments. These methods can infer relative fitness with high precision</w:t>
      </w:r>
      <w:r w:rsidR="007A7F01" w:rsidRPr="000A28AB">
        <w:fldChar w:fldCharType="begin" w:fldLock="1"/>
      </w:r>
      <w:r w:rsidR="00C3510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Gallet et al., 2012)"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r w:rsidR="007A7F01" w:rsidRPr="000A28AB">
        <w:t xml:space="preserve">, as they directly estimate fitness from changes in </w:t>
      </w:r>
      <w:r>
        <w:t xml:space="preserve">isolate </w:t>
      </w:r>
      <w:r w:rsidR="007A7F01" w:rsidRPr="000A28AB">
        <w:t>frequencies over time. However, competition experiments are more laborious</w:t>
      </w:r>
      <w:r>
        <w:t xml:space="preserve"> and expensive</w:t>
      </w:r>
      <w:r w:rsidR="007A7F01" w:rsidRPr="000A28AB">
        <w:t xml:space="preserve"> than monoculture growth curve experiments, requiring the development of genetic or phenotypic assays</w:t>
      </w:r>
      <w:r w:rsidR="00E43C55" w:rsidRPr="000A28AB">
        <w:t xml:space="preserve"> (see </w:t>
      </w:r>
      <w:r w:rsidR="00E43C55" w:rsidRPr="000A28AB">
        <w:rPr>
          <w:noProof/>
        </w:rPr>
        <w:t>Concepción-Acevedo et al.</w:t>
      </w:r>
      <w:r w:rsidR="00E43C55" w:rsidRPr="000A28AB">
        <w:rPr>
          <w:noProof/>
        </w:rPr>
        <w:fldChar w:fldCharType="begin" w:fldLock="1"/>
      </w:r>
      <w:r w:rsidR="00C35103">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lt;sup&gt;5&lt;/sup&gt;", "plainTextFormattedCitation" : "5", "previouslyFormattedCitation" : "(Concepci\u00f3n-Acevedo et al., 2015)" }, "properties" : { "noteIndex" : 0 }, "schema" : "https://github.com/citation-style-language/schema/raw/master/csl-citation.json" }</w:instrText>
      </w:r>
      <w:r w:rsidR="00E43C55" w:rsidRPr="000A28AB">
        <w:rPr>
          <w:noProof/>
        </w:rPr>
        <w:fldChar w:fldCharType="separate"/>
      </w:r>
      <w:r w:rsidR="00C35103" w:rsidRPr="00C35103">
        <w:rPr>
          <w:noProof/>
          <w:vertAlign w:val="superscript"/>
        </w:rPr>
        <w:t>5</w:t>
      </w:r>
      <w:r w:rsidR="00E43C55" w:rsidRPr="000A28AB">
        <w:rPr>
          <w:noProof/>
        </w:rPr>
        <w:fldChar w:fldCharType="end"/>
      </w:r>
      <w:r w:rsidR="00E43C55" w:rsidRPr="000A28AB">
        <w:rPr>
          <w:noProof/>
        </w:rPr>
        <w:t xml:space="preserve"> and references therein)</w:t>
      </w:r>
      <w:r w:rsidR="007A7F01" w:rsidRPr="000A28AB">
        <w:t xml:space="preserve">. Moreover, </w:t>
      </w:r>
      <w:r w:rsidR="00DF7C4C">
        <w:t xml:space="preserve">competition experiments </w:t>
      </w:r>
      <w:r w:rsidR="007A7F01" w:rsidRPr="000A28AB">
        <w:t>are often impractical in non-model organisms. Therefore, many investigators prefer to use proxies of fitness such as growth rates.</w:t>
      </w:r>
    </w:p>
    <w:p w14:paraId="05D32839" w14:textId="77777777" w:rsidR="007A7F01" w:rsidRPr="000A28AB" w:rsidRDefault="007A7F01" w:rsidP="00C35103">
      <w:r w:rsidRPr="000A28AB">
        <w:t>Even when competition experiments are a plausible</w:t>
      </w:r>
      <w:r w:rsidR="00510F80">
        <w:t xml:space="preserve"> approach</w:t>
      </w:r>
      <w:r w:rsidRPr="000A28AB">
        <w:t xml:space="preserve"> (for example, in microbial lineages with established markers</w:t>
      </w:r>
      <w:r w:rsidRPr="000A28AB">
        <w:fldChar w:fldCharType="begin" w:fldLock="1"/>
      </w:r>
      <w:r w:rsidR="00C3510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Wiser &amp; Lenski, 2015)" }, "properties" : { "noteIndex" : 0 }, "schema" : "https://github.com/citation-style-language/schema/raw/master/csl-citation.json" }</w:instrText>
      </w:r>
      <w:r w:rsidRPr="000A28AB">
        <w:fldChar w:fldCharType="separate"/>
      </w:r>
      <w:r w:rsidR="00C35103" w:rsidRPr="00C35103">
        <w:rPr>
          <w:noProof/>
          <w:vertAlign w:val="superscript"/>
        </w:rPr>
        <w:t>7</w:t>
      </w:r>
      <w:r w:rsidRPr="000A28AB">
        <w:fldChar w:fldCharType="end"/>
      </w:r>
      <w:r w:rsidRPr="000A28AB">
        <w:t xml:space="preserve">), </w:t>
      </w:r>
      <w:r w:rsidRPr="000A28AB">
        <w:rPr>
          <w:rFonts w:ascii="Times New Roman" w:eastAsia="Times New Roman" w:hAnsi="Times New Roman"/>
        </w:rPr>
        <w:t xml:space="preserve">methods for interpreting </w:t>
      </w:r>
      <w:r w:rsidR="00E43C55" w:rsidRPr="000A28AB">
        <w:rPr>
          <w:rFonts w:ascii="Times New Roman" w:eastAsia="Times New Roman" w:hAnsi="Times New Roman"/>
        </w:rPr>
        <w:t>and</w:t>
      </w:r>
      <w:r w:rsidRPr="000A28AB">
        <w:t xml:space="preserve"> understand</w:t>
      </w:r>
      <w:r w:rsidR="00E43C55" w:rsidRPr="000A28AB">
        <w:t>ing</w:t>
      </w:r>
      <w:r w:rsidRPr="000A28AB">
        <w:t xml:space="preserve"> the differences between growth in a monoculture and in a mixed culture</w:t>
      </w:r>
      <w:r w:rsidR="00E0314D">
        <w:t xml:space="preserve"> are lacking</w:t>
      </w:r>
      <w:r w:rsidRPr="000A28AB">
        <w:t>. Such differences have a crucial impact on microbial fitness and on the composition of microbial populations an</w:t>
      </w:r>
      <w:r w:rsidR="00E43C55" w:rsidRPr="000A28AB">
        <w:t>d communities.</w:t>
      </w:r>
    </w:p>
    <w:p w14:paraId="10BAC4D6" w14:textId="77777777" w:rsidR="007A7F01" w:rsidRPr="000A28AB" w:rsidRDefault="007A7F01" w:rsidP="00DF7C4C">
      <w:r w:rsidRPr="000A28AB">
        <w:t xml:space="preserve">Here we present </w:t>
      </w:r>
      <w:r w:rsidR="00510F80" w:rsidRPr="000A28AB">
        <w:rPr>
          <w:i/>
          <w:iCs/>
          <w:lang w:bidi="ar-SA"/>
        </w:rPr>
        <w:t>Curveball</w:t>
      </w:r>
      <w:r w:rsidR="00510F80">
        <w:rPr>
          <w:rFonts w:ascii="Times New Roman" w:eastAsia="Times New Roman" w:hAnsi="Times New Roman"/>
        </w:rPr>
        <w:t xml:space="preserve">, </w:t>
      </w:r>
      <w:r w:rsidRPr="000A28AB">
        <w:rPr>
          <w:lang w:bidi="ar-SA"/>
        </w:rPr>
        <w:t xml:space="preserve">a new computational </w:t>
      </w:r>
      <w:r w:rsidR="00DF7C4C">
        <w:rPr>
          <w:lang w:bidi="ar-SA"/>
        </w:rPr>
        <w:t>approach</w:t>
      </w:r>
      <w:r w:rsidR="00DF7C4C" w:rsidRPr="000A28AB">
        <w:rPr>
          <w:lang w:bidi="ar-SA"/>
        </w:rPr>
        <w:t xml:space="preserve"> </w:t>
      </w:r>
      <w:r w:rsidR="00186EFA" w:rsidRPr="000A28AB">
        <w:rPr>
          <w:lang w:bidi="ar-SA"/>
        </w:rPr>
        <w:t>implement</w:t>
      </w:r>
      <w:r w:rsidR="00510F80">
        <w:rPr>
          <w:lang w:bidi="ar-SA"/>
        </w:rPr>
        <w:t>ed</w:t>
      </w:r>
      <w:r w:rsidR="00186EFA" w:rsidRPr="000A28AB">
        <w:rPr>
          <w:lang w:bidi="ar-SA"/>
        </w:rPr>
        <w:t xml:space="preserve"> in </w:t>
      </w:r>
      <w:r w:rsidRPr="000A28AB">
        <w:rPr>
          <w:rFonts w:ascii="Times New Roman" w:eastAsia="Times New Roman" w:hAnsi="Times New Roman"/>
        </w:rPr>
        <w:t>an open-source software package (</w:t>
      </w:r>
      <w:hyperlink r:id="rId10" w:history="1">
        <w:r w:rsidRPr="000A28AB">
          <w:rPr>
            <w:rStyle w:val="Hyperlink"/>
            <w:rFonts w:ascii="Times New Roman" w:eastAsia="Times New Roman" w:hAnsi="Times New Roman"/>
          </w:rPr>
          <w:t>http://curveball.yoavram.com</w:t>
        </w:r>
      </w:hyperlink>
      <w:r w:rsidR="001076CD" w:rsidRPr="000A28AB">
        <w:rPr>
          <w:rFonts w:ascii="Times New Roman" w:eastAsia="Times New Roman" w:hAnsi="Times New Roman"/>
        </w:rPr>
        <w:t>)</w:t>
      </w:r>
      <w:r w:rsidR="00510F80">
        <w:rPr>
          <w:rFonts w:ascii="Times New Roman" w:eastAsia="Times New Roman" w:hAnsi="Times New Roman"/>
        </w:rPr>
        <w:t xml:space="preserve">. </w:t>
      </w:r>
      <w:r w:rsidR="00510F80">
        <w:rPr>
          <w:rFonts w:ascii="Times New Roman" w:eastAsia="Times New Roman" w:hAnsi="Times New Roman"/>
          <w:i/>
        </w:rPr>
        <w:t xml:space="preserve">Curveball </w:t>
      </w:r>
      <w:r w:rsidR="00510F80">
        <w:rPr>
          <w:rFonts w:ascii="Times New Roman" w:eastAsia="Times New Roman" w:hAnsi="Times New Roman"/>
        </w:rPr>
        <w:t>provides</w:t>
      </w:r>
      <w:r w:rsidR="001076CD" w:rsidRPr="000A28AB">
        <w:rPr>
          <w:rFonts w:ascii="Times New Roman" w:eastAsia="Times New Roman" w:hAnsi="Times New Roman"/>
        </w:rPr>
        <w:t xml:space="preserve"> </w:t>
      </w:r>
      <w:r w:rsidRPr="000A28AB">
        <w:t xml:space="preserve">a predictive and descriptive framework for estimating growth </w:t>
      </w:r>
      <w:r w:rsidR="00DF7C4C">
        <w:t>parameters</w:t>
      </w:r>
      <w:r w:rsidR="00DF7C4C" w:rsidRPr="000A28AB">
        <w:t xml:space="preserve"> </w:t>
      </w:r>
      <w:r w:rsidRPr="000A28AB">
        <w:t xml:space="preserve">from growth dynamics, predicting </w:t>
      </w:r>
      <w:r w:rsidR="00DF7C4C">
        <w:t xml:space="preserve">relative </w:t>
      </w:r>
      <w:r w:rsidRPr="000A28AB">
        <w:t>growth in mixed culture</w:t>
      </w:r>
      <w:r w:rsidR="00AB7E08" w:rsidRPr="000A28AB">
        <w:t>s</w:t>
      </w:r>
      <w:r w:rsidRPr="000A28AB">
        <w:t>, and inferring relative fitness.</w:t>
      </w:r>
    </w:p>
    <w:p w14:paraId="681E0D12" w14:textId="77777777" w:rsidR="007A7F01" w:rsidRPr="000A28AB" w:rsidRDefault="007A7F01">
      <w:pPr>
        <w:pStyle w:val="Heading1"/>
      </w:pPr>
      <w:r w:rsidRPr="000A28AB">
        <w:t xml:space="preserve">Results </w:t>
      </w:r>
    </w:p>
    <w:p w14:paraId="63E868BE" w14:textId="77777777" w:rsidR="00D96F6C" w:rsidRPr="000A28AB" w:rsidRDefault="00E0314D" w:rsidP="00530425">
      <w:r>
        <w:rPr>
          <w:i/>
        </w:rPr>
        <w:t>Curveball</w:t>
      </w:r>
      <w:r w:rsidRPr="000A28AB">
        <w:t xml:space="preserve"> </w:t>
      </w:r>
      <w:r w:rsidR="00530425">
        <w:t>consists of three</w:t>
      </w:r>
      <w:r w:rsidR="007A7F01" w:rsidRPr="000A28AB">
        <w:t xml:space="preserve"> stages: (</w:t>
      </w:r>
      <w:r w:rsidR="00AE79DE">
        <w:t>a</w:t>
      </w:r>
      <w:r w:rsidR="007A7F01" w:rsidRPr="000A28AB">
        <w:t>) fitting growth models to monoculture growth curve data, (</w:t>
      </w:r>
      <w:r w:rsidR="00AE79DE">
        <w:t>b</w:t>
      </w:r>
      <w:r w:rsidR="007A7F01" w:rsidRPr="000A28AB">
        <w:t>) fitting competition models to mixed culture growth curve data</w:t>
      </w:r>
      <w:r w:rsidR="006C449D">
        <w:t xml:space="preserve"> and</w:t>
      </w:r>
      <w:r w:rsidR="007A7F01" w:rsidRPr="000A28AB">
        <w:t xml:space="preserve"> using the estimated growth and competition parameters to predict </w:t>
      </w:r>
      <w:r w:rsidR="00DF7C4C">
        <w:t xml:space="preserve">relative </w:t>
      </w:r>
      <w:r w:rsidR="007A7F01" w:rsidRPr="000A28AB">
        <w:t>growth in a mixed culture, and (</w:t>
      </w:r>
      <w:r w:rsidR="00AE79DE">
        <w:t>c</w:t>
      </w:r>
      <w:r w:rsidR="007A7F01" w:rsidRPr="000A28AB">
        <w:t>) inferring relative fitness from the predicted</w:t>
      </w:r>
      <w:r w:rsidR="00DF7C4C">
        <w:t xml:space="preserve"> relative</w:t>
      </w:r>
      <w:r w:rsidR="007A7F01" w:rsidRPr="000A28AB">
        <w:t xml:space="preserve"> growth.</w:t>
      </w:r>
      <w:r>
        <w:t xml:space="preserve"> The</w:t>
      </w:r>
      <w:r w:rsidR="00D96F6C" w:rsidRPr="000A28AB">
        <w:t xml:space="preserve"> following experimental setting</w:t>
      </w:r>
      <w:r>
        <w:t xml:space="preserve"> was used to test</w:t>
      </w:r>
      <w:r w:rsidR="00DF7C4C">
        <w:t xml:space="preserve"> this approach</w:t>
      </w:r>
      <w:r w:rsidR="00D96F6C" w:rsidRPr="000A28AB">
        <w:t>.</w:t>
      </w:r>
    </w:p>
    <w:p w14:paraId="66072EDE" w14:textId="77777777" w:rsidR="007A7F01" w:rsidRPr="000A28AB" w:rsidRDefault="00F31589" w:rsidP="006C449D">
      <w:pPr>
        <w:pStyle w:val="Heading2"/>
      </w:pPr>
      <w:r>
        <w:t>a</w:t>
      </w:r>
      <w:r w:rsidR="00745FCB">
        <w:t xml:space="preserve">. </w:t>
      </w:r>
      <w:r w:rsidR="006C449D">
        <w:t>Monoculture growth</w:t>
      </w:r>
    </w:p>
    <w:p w14:paraId="3C9DDF6D" w14:textId="77777777" w:rsidR="007A7F01" w:rsidRPr="000A28AB" w:rsidRDefault="007A7F01" w:rsidP="00DF7C4C">
      <w:r w:rsidRPr="000A28AB">
        <w:t>In each experiment</w:t>
      </w:r>
      <w:r w:rsidR="00651E9E">
        <w:t>,</w:t>
      </w:r>
      <w:r w:rsidRPr="000A28AB">
        <w:t xml:space="preserve"> two </w:t>
      </w:r>
      <w:r w:rsidRPr="000A28AB">
        <w:rPr>
          <w:i/>
          <w:iCs/>
        </w:rPr>
        <w:t>Escherichia coli</w:t>
      </w:r>
      <w:r w:rsidRPr="000A28AB">
        <w:t xml:space="preserve"> strains, each labeled with a </w:t>
      </w:r>
      <w:r w:rsidR="00651E9E">
        <w:t xml:space="preserve">green </w:t>
      </w:r>
      <w:r w:rsidR="00B02278">
        <w:t xml:space="preserve">or red </w:t>
      </w:r>
      <w:r w:rsidR="00651E9E">
        <w:t>fluorescent protein</w:t>
      </w:r>
      <w:r w:rsidR="00651E9E" w:rsidRPr="000A28AB">
        <w:t xml:space="preserve"> </w:t>
      </w:r>
      <w:r w:rsidR="00B02278">
        <w:t xml:space="preserve">(GFP </w:t>
      </w:r>
      <w:r w:rsidRPr="000A28AB">
        <w:t xml:space="preserve">or </w:t>
      </w:r>
      <w:r w:rsidR="00517B55">
        <w:t>RFP</w:t>
      </w:r>
      <w:r w:rsidR="00B02278">
        <w:t>)</w:t>
      </w:r>
      <w:r w:rsidRPr="000A28AB">
        <w:t xml:space="preserve">, </w:t>
      </w:r>
      <w:r w:rsidR="00E0314D">
        <w:t xml:space="preserve">were propagated </w:t>
      </w:r>
      <w:r w:rsidRPr="000A28AB">
        <w:t xml:space="preserve">in a monoculture and </w:t>
      </w:r>
      <w:r w:rsidR="00651E9E">
        <w:t xml:space="preserve">in </w:t>
      </w:r>
      <w:r w:rsidRPr="000A28AB">
        <w:t xml:space="preserve">a mixed culture, and </w:t>
      </w:r>
      <w:r w:rsidR="00E0314D">
        <w:t xml:space="preserve">the cell </w:t>
      </w:r>
      <w:r w:rsidRPr="000A28AB">
        <w:t xml:space="preserve">density </w:t>
      </w:r>
      <w:r w:rsidR="00E0314D">
        <w:t xml:space="preserve">was measured for each strain </w:t>
      </w:r>
      <w:r w:rsidR="00651E9E">
        <w:t xml:space="preserve">for at least </w:t>
      </w:r>
      <w:r w:rsidR="00B02278">
        <w:t xml:space="preserve">7 </w:t>
      </w:r>
      <w:r w:rsidR="00651E9E">
        <w:t>h</w:t>
      </w:r>
      <w:r w:rsidR="00B02278">
        <w:t>ours</w:t>
      </w:r>
      <w:r w:rsidR="00E0314D" w:rsidRPr="000A28AB">
        <w:t xml:space="preserve"> </w:t>
      </w:r>
      <w:r w:rsidRPr="000A28AB">
        <w:t>(</w:t>
      </w:r>
      <w:r w:rsidRPr="000A28AB">
        <w:fldChar w:fldCharType="begin"/>
      </w:r>
      <w:r w:rsidRPr="000A28AB">
        <w:instrText xml:space="preserve"> REF _Ref439852115 \h </w:instrText>
      </w:r>
      <w:r w:rsidR="000A28AB">
        <w:instrText xml:space="preserve"> \* MERGEFORMAT </w:instrText>
      </w:r>
      <w:r w:rsidRPr="000A28AB">
        <w:fldChar w:fldCharType="separate"/>
      </w:r>
      <w:r w:rsidR="00E43C55" w:rsidRPr="000A28AB">
        <w:t xml:space="preserve">Figure </w:t>
      </w:r>
      <w:r w:rsidR="00E43C55" w:rsidRPr="000A28AB">
        <w:rPr>
          <w:noProof/>
        </w:rPr>
        <w:t>2</w:t>
      </w:r>
      <w:r w:rsidRPr="000A28AB">
        <w:fldChar w:fldCharType="end"/>
      </w:r>
      <w:r w:rsidRPr="000A28AB">
        <w:t>).</w:t>
      </w:r>
    </w:p>
    <w:p w14:paraId="0F913E34" w14:textId="77777777" w:rsidR="007A7F01" w:rsidRPr="000A28AB" w:rsidRDefault="007A7F01">
      <w:pPr>
        <w:keepNext/>
        <w:jc w:val="center"/>
      </w:pPr>
      <w:r w:rsidRPr="000A28AB">
        <w:rPr>
          <w:noProof/>
        </w:rPr>
        <w:lastRenderedPageBreak/>
        <w:drawing>
          <wp:inline distT="0" distB="0" distL="0" distR="0" wp14:anchorId="12AD8D42" wp14:editId="2710D6E6">
            <wp:extent cx="5267960" cy="1200785"/>
            <wp:effectExtent l="0" t="0" r="8890" b="0"/>
            <wp:docPr id="5" name="Picture 5" descr="D:\workspace\curveball_project\ms\Fig-we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curveball_project\ms\Fig-wells.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7960" cy="1200785"/>
                    </a:xfrm>
                    <a:prstGeom prst="rect">
                      <a:avLst/>
                    </a:prstGeom>
                    <a:noFill/>
                    <a:ln>
                      <a:noFill/>
                    </a:ln>
                  </pic:spPr>
                </pic:pic>
              </a:graphicData>
            </a:graphic>
          </wp:inline>
        </w:drawing>
      </w:r>
    </w:p>
    <w:p w14:paraId="520C100E" w14:textId="77777777" w:rsidR="007A7F01" w:rsidRPr="000A28AB" w:rsidRDefault="007A7F01" w:rsidP="00E43C55">
      <w:pPr>
        <w:pStyle w:val="Caption"/>
        <w:jc w:val="center"/>
        <w:rPr>
          <w:b w:val="0"/>
          <w:bCs w:val="0"/>
          <w:color w:val="auto"/>
        </w:rPr>
      </w:pPr>
      <w:bookmarkStart w:id="1" w:name="_Ref439852115"/>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285E7E" w:rsidRPr="000A28AB">
        <w:rPr>
          <w:noProof/>
          <w:color w:val="auto"/>
        </w:rPr>
        <w:t>2</w:t>
      </w:r>
      <w:r w:rsidRPr="000A28AB">
        <w:rPr>
          <w:color w:val="auto"/>
        </w:rPr>
        <w:fldChar w:fldCharType="end"/>
      </w:r>
      <w:bookmarkEnd w:id="1"/>
      <w:r w:rsidRPr="000A28AB">
        <w:rPr>
          <w:color w:val="auto"/>
        </w:rPr>
        <w:t xml:space="preserve">. Growth curve data from three experiments with </w:t>
      </w:r>
      <w:r w:rsidRPr="000A28AB">
        <w:rPr>
          <w:i/>
          <w:iCs/>
          <w:color w:val="auto"/>
        </w:rPr>
        <w:t>E. coli</w:t>
      </w:r>
      <w:r w:rsidRPr="000A28AB">
        <w:rPr>
          <w:color w:val="auto"/>
        </w:rPr>
        <w:t xml:space="preserve">. </w:t>
      </w:r>
      <w:r w:rsidRPr="000A28AB">
        <w:rPr>
          <w:b w:val="0"/>
          <w:bCs w:val="0"/>
          <w:color w:val="auto"/>
        </w:rPr>
        <w:t xml:space="preserve">The optical density (OD) of two strains growing in a monoculture (green lines for </w:t>
      </w:r>
      <w:r w:rsidR="00A21CE6">
        <w:rPr>
          <w:b w:val="0"/>
          <w:bCs w:val="0"/>
          <w:color w:val="auto"/>
        </w:rPr>
        <w:t xml:space="preserve">GFP </w:t>
      </w:r>
      <w:r w:rsidRPr="000A28AB">
        <w:rPr>
          <w:b w:val="0"/>
          <w:bCs w:val="0"/>
          <w:color w:val="auto"/>
        </w:rPr>
        <w:t xml:space="preserve">labeled strain; red lines for </w:t>
      </w:r>
      <w:r w:rsidR="00517B55">
        <w:rPr>
          <w:b w:val="0"/>
          <w:bCs w:val="0"/>
          <w:color w:val="auto"/>
        </w:rPr>
        <w:t>RFP</w:t>
      </w:r>
      <w:r w:rsidR="00A21CE6" w:rsidRPr="000A28AB">
        <w:rPr>
          <w:b w:val="0"/>
          <w:bCs w:val="0"/>
          <w:color w:val="auto"/>
        </w:rPr>
        <w:t xml:space="preserve"> </w:t>
      </w:r>
      <w:r w:rsidRPr="000A28AB">
        <w:rPr>
          <w:b w:val="0"/>
          <w:bCs w:val="0"/>
          <w:color w:val="auto"/>
        </w:rPr>
        <w:t xml:space="preserve">labeled strains) and a mixed culture (blue lines). Each </w:t>
      </w:r>
      <w:r w:rsidR="00D538FA">
        <w:rPr>
          <w:b w:val="0"/>
          <w:bCs w:val="0"/>
          <w:color w:val="auto"/>
        </w:rPr>
        <w:t xml:space="preserve">of 30+ </w:t>
      </w:r>
      <w:r w:rsidRPr="000A28AB">
        <w:rPr>
          <w:b w:val="0"/>
          <w:bCs w:val="0"/>
          <w:color w:val="auto"/>
        </w:rPr>
        <w:t>experimental replicate</w:t>
      </w:r>
      <w:r w:rsidR="00D538FA">
        <w:rPr>
          <w:b w:val="0"/>
          <w:bCs w:val="0"/>
          <w:color w:val="auto"/>
        </w:rPr>
        <w:t>s</w:t>
      </w:r>
      <w:r w:rsidRPr="000A28AB">
        <w:rPr>
          <w:b w:val="0"/>
          <w:bCs w:val="0"/>
          <w:color w:val="auto"/>
        </w:rPr>
        <w:t xml:space="preserve"> is represented by a separate line. </w:t>
      </w:r>
      <w:r w:rsidRPr="000A28AB">
        <w:rPr>
          <w:color w:val="auto"/>
        </w:rPr>
        <w:t>(A)</w:t>
      </w:r>
      <w:r w:rsidR="00E43C55" w:rsidRPr="000A28AB">
        <w:rPr>
          <w:b w:val="0"/>
          <w:bCs w:val="0"/>
          <w:color w:val="auto"/>
        </w:rPr>
        <w:t xml:space="preserve"> Strain</w:t>
      </w:r>
      <w:r w:rsidRPr="000A28AB">
        <w:rPr>
          <w:b w:val="0"/>
          <w:bCs w:val="0"/>
          <w:color w:val="auto"/>
        </w:rPr>
        <w:t xml:space="preserve"> DH5α labeled </w:t>
      </w:r>
      <w:r w:rsidR="00A21CE6">
        <w:rPr>
          <w:b w:val="0"/>
          <w:bCs w:val="0"/>
          <w:color w:val="auto"/>
        </w:rPr>
        <w:t>with GFP</w:t>
      </w:r>
      <w:r w:rsidRPr="000A28AB">
        <w:rPr>
          <w:b w:val="0"/>
          <w:bCs w:val="0"/>
          <w:color w:val="auto"/>
        </w:rPr>
        <w:t>,</w:t>
      </w:r>
      <w:r w:rsidR="00E43C55" w:rsidRPr="000A28AB">
        <w:rPr>
          <w:b w:val="0"/>
          <w:bCs w:val="0"/>
          <w:color w:val="auto"/>
        </w:rPr>
        <w:t xml:space="preserve"> strain</w:t>
      </w:r>
      <w:r w:rsidRPr="000A28AB">
        <w:rPr>
          <w:b w:val="0"/>
          <w:bCs w:val="0"/>
          <w:color w:val="auto"/>
        </w:rPr>
        <w:t xml:space="preserve"> TG1 labeled </w:t>
      </w:r>
      <w:r w:rsidR="00A21CE6">
        <w:rPr>
          <w:b w:val="0"/>
          <w:bCs w:val="0"/>
          <w:color w:val="auto"/>
        </w:rPr>
        <w:t xml:space="preserve">with </w:t>
      </w:r>
      <w:r w:rsidR="00517B55">
        <w:rPr>
          <w:b w:val="0"/>
          <w:bCs w:val="0"/>
          <w:color w:val="auto"/>
        </w:rPr>
        <w:t>RFP</w:t>
      </w:r>
      <w:r w:rsidRPr="000A28AB">
        <w:rPr>
          <w:b w:val="0"/>
          <w:bCs w:val="0"/>
          <w:color w:val="auto"/>
        </w:rPr>
        <w:t>. Experiment started by diluting stationary phase</w:t>
      </w:r>
      <w:r w:rsidR="00A21CE6">
        <w:rPr>
          <w:b w:val="0"/>
          <w:bCs w:val="0"/>
          <w:color w:val="auto"/>
        </w:rPr>
        <w:t xml:space="preserve"> bacteria</w:t>
      </w:r>
      <w:r w:rsidRPr="000A28AB">
        <w:rPr>
          <w:b w:val="0"/>
          <w:bCs w:val="0"/>
          <w:color w:val="auto"/>
        </w:rPr>
        <w:t xml:space="preserve"> into fresh media</w:t>
      </w:r>
      <w:r w:rsidR="00A21CE6">
        <w:rPr>
          <w:b w:val="0"/>
          <w:bCs w:val="0"/>
          <w:color w:val="auto"/>
        </w:rPr>
        <w:t>, yielding a lag phase culture in which</w:t>
      </w:r>
      <w:r w:rsidRPr="000A28AB">
        <w:rPr>
          <w:b w:val="0"/>
          <w:bCs w:val="0"/>
          <w:color w:val="auto"/>
        </w:rPr>
        <w:t xml:space="preserve"> lag phase is longer for the green strain. </w:t>
      </w:r>
      <w:r w:rsidRPr="000A28AB">
        <w:rPr>
          <w:color w:val="auto"/>
        </w:rPr>
        <w:t>(B)</w:t>
      </w:r>
      <w:r w:rsidRPr="000A28AB">
        <w:rPr>
          <w:b w:val="0"/>
          <w:bCs w:val="0"/>
          <w:color w:val="auto"/>
        </w:rPr>
        <w:t xml:space="preserve"> </w:t>
      </w:r>
      <w:r w:rsidR="00E43C55" w:rsidRPr="000A28AB">
        <w:rPr>
          <w:b w:val="0"/>
          <w:bCs w:val="0"/>
          <w:color w:val="auto"/>
        </w:rPr>
        <w:t xml:space="preserve">Strain </w:t>
      </w:r>
      <w:r w:rsidRPr="000A28AB">
        <w:rPr>
          <w:b w:val="0"/>
          <w:bCs w:val="0"/>
          <w:color w:val="auto"/>
        </w:rPr>
        <w:t xml:space="preserve">DH5α labeled </w:t>
      </w:r>
      <w:r w:rsidR="0084715D">
        <w:rPr>
          <w:b w:val="0"/>
          <w:bCs w:val="0"/>
          <w:color w:val="auto"/>
        </w:rPr>
        <w:t>with GFP</w:t>
      </w:r>
      <w:r w:rsidRPr="000A28AB">
        <w:rPr>
          <w:b w:val="0"/>
          <w:bCs w:val="0"/>
          <w:color w:val="auto"/>
        </w:rPr>
        <w:t xml:space="preserve">, </w:t>
      </w:r>
      <w:r w:rsidR="00E43C55" w:rsidRPr="000A28AB">
        <w:rPr>
          <w:b w:val="0"/>
          <w:bCs w:val="0"/>
          <w:color w:val="auto"/>
        </w:rPr>
        <w:t xml:space="preserve">strain </w:t>
      </w:r>
      <w:r w:rsidRPr="000A28AB">
        <w:rPr>
          <w:b w:val="0"/>
          <w:bCs w:val="0"/>
          <w:color w:val="auto"/>
        </w:rPr>
        <w:t xml:space="preserve">TG1 labeled </w:t>
      </w:r>
      <w:r w:rsidR="0084715D">
        <w:rPr>
          <w:b w:val="0"/>
          <w:bCs w:val="0"/>
          <w:color w:val="auto"/>
        </w:rPr>
        <w:t xml:space="preserve">with </w:t>
      </w:r>
      <w:r w:rsidR="00517B55">
        <w:rPr>
          <w:b w:val="0"/>
          <w:bCs w:val="0"/>
          <w:color w:val="auto"/>
        </w:rPr>
        <w:t>RFP</w:t>
      </w:r>
      <w:r w:rsidRPr="000A28AB">
        <w:rPr>
          <w:b w:val="0"/>
          <w:bCs w:val="0"/>
          <w:color w:val="auto"/>
        </w:rPr>
        <w:t>. Bacteria were pre-grown in fresh media for 4 hours before the experiment</w:t>
      </w:r>
      <w:r w:rsidR="0084715D">
        <w:rPr>
          <w:b w:val="0"/>
          <w:bCs w:val="0"/>
          <w:color w:val="auto"/>
        </w:rPr>
        <w:t xml:space="preserve"> and</w:t>
      </w:r>
      <w:r w:rsidR="00E43C55" w:rsidRPr="000A28AB">
        <w:rPr>
          <w:b w:val="0"/>
          <w:bCs w:val="0"/>
          <w:color w:val="auto"/>
        </w:rPr>
        <w:t xml:space="preserve"> </w:t>
      </w:r>
      <w:r w:rsidRPr="000A28AB">
        <w:rPr>
          <w:b w:val="0"/>
          <w:bCs w:val="0"/>
          <w:color w:val="auto"/>
        </w:rPr>
        <w:t>then diluted into fresh media</w:t>
      </w:r>
      <w:r w:rsidR="0084715D">
        <w:rPr>
          <w:b w:val="0"/>
          <w:bCs w:val="0"/>
          <w:color w:val="auto"/>
        </w:rPr>
        <w:t xml:space="preserve">, such that </w:t>
      </w:r>
      <w:r w:rsidRPr="000A28AB">
        <w:rPr>
          <w:b w:val="0"/>
          <w:bCs w:val="0"/>
          <w:color w:val="auto"/>
        </w:rPr>
        <w:t xml:space="preserve">there is no observable lag phase. </w:t>
      </w:r>
      <w:r w:rsidRPr="000A28AB">
        <w:rPr>
          <w:color w:val="auto"/>
        </w:rPr>
        <w:t xml:space="preserve">(C) </w:t>
      </w:r>
      <w:r w:rsidR="00E43C55" w:rsidRPr="000A28AB">
        <w:rPr>
          <w:b w:val="0"/>
          <w:bCs w:val="0"/>
          <w:color w:val="auto"/>
        </w:rPr>
        <w:t xml:space="preserve">Strain </w:t>
      </w:r>
      <w:r w:rsidRPr="000A28AB">
        <w:rPr>
          <w:b w:val="0"/>
          <w:bCs w:val="0"/>
          <w:color w:val="auto"/>
        </w:rPr>
        <w:t xml:space="preserve">JM109 labeled </w:t>
      </w:r>
      <w:r w:rsidR="0084715D">
        <w:rPr>
          <w:b w:val="0"/>
          <w:bCs w:val="0"/>
          <w:color w:val="auto"/>
        </w:rPr>
        <w:t>with GFP and</w:t>
      </w:r>
      <w:r w:rsidRPr="000A28AB">
        <w:rPr>
          <w:b w:val="0"/>
          <w:bCs w:val="0"/>
          <w:color w:val="auto"/>
        </w:rPr>
        <w:t xml:space="preserve">, </w:t>
      </w:r>
      <w:r w:rsidR="00E43C55" w:rsidRPr="000A28AB">
        <w:rPr>
          <w:b w:val="0"/>
          <w:bCs w:val="0"/>
          <w:color w:val="auto"/>
        </w:rPr>
        <w:t xml:space="preserve">strain </w:t>
      </w:r>
      <w:r w:rsidRPr="000A28AB">
        <w:rPr>
          <w:b w:val="0"/>
          <w:bCs w:val="0"/>
          <w:color w:val="auto"/>
        </w:rPr>
        <w:t xml:space="preserve">K12 MG1655-Δfnr labeled </w:t>
      </w:r>
      <w:r w:rsidR="0084715D">
        <w:rPr>
          <w:b w:val="0"/>
          <w:bCs w:val="0"/>
          <w:color w:val="auto"/>
        </w:rPr>
        <w:t xml:space="preserve">with </w:t>
      </w:r>
      <w:r w:rsidR="00517B55">
        <w:rPr>
          <w:b w:val="0"/>
          <w:bCs w:val="0"/>
          <w:color w:val="auto"/>
        </w:rPr>
        <w:t>RFP</w:t>
      </w:r>
      <w:r w:rsidRPr="000A28AB">
        <w:rPr>
          <w:b w:val="0"/>
          <w:bCs w:val="0"/>
          <w:color w:val="auto"/>
        </w:rPr>
        <w:t xml:space="preserve">. Experimental conditions as </w:t>
      </w:r>
      <w:r w:rsidR="0084715D">
        <w:rPr>
          <w:b w:val="0"/>
          <w:bCs w:val="0"/>
          <w:color w:val="auto"/>
        </w:rPr>
        <w:t xml:space="preserve">described </w:t>
      </w:r>
      <w:r w:rsidRPr="000A28AB">
        <w:rPr>
          <w:b w:val="0"/>
          <w:bCs w:val="0"/>
          <w:color w:val="auto"/>
        </w:rPr>
        <w:t xml:space="preserve">in </w:t>
      </w:r>
      <w:r w:rsidR="0084715D">
        <w:rPr>
          <w:b w:val="0"/>
          <w:bCs w:val="0"/>
          <w:color w:val="auto"/>
        </w:rPr>
        <w:t>(</w:t>
      </w:r>
      <w:r w:rsidRPr="000A28AB">
        <w:rPr>
          <w:b w:val="0"/>
          <w:bCs w:val="0"/>
          <w:color w:val="auto"/>
        </w:rPr>
        <w:t>A</w:t>
      </w:r>
      <w:r w:rsidR="0084715D">
        <w:rPr>
          <w:b w:val="0"/>
          <w:bCs w:val="0"/>
          <w:color w:val="auto"/>
        </w:rPr>
        <w:t>)</w:t>
      </w:r>
      <w:r w:rsidRPr="000A28AB">
        <w:rPr>
          <w:b w:val="0"/>
          <w:bCs w:val="0"/>
          <w:color w:val="auto"/>
        </w:rPr>
        <w:t>.</w:t>
      </w:r>
    </w:p>
    <w:p w14:paraId="33D0C7A6" w14:textId="77777777" w:rsidR="007A7F01" w:rsidRPr="000A28AB" w:rsidRDefault="007A7F01"/>
    <w:p w14:paraId="6B87E79F" w14:textId="77777777" w:rsidR="007A7F01" w:rsidRPr="000A28AB" w:rsidRDefault="007A7F01" w:rsidP="00CB76DE">
      <w:pPr>
        <w:pStyle w:val="Heading3"/>
      </w:pPr>
      <w:r w:rsidRPr="000A28AB">
        <w:t>Growth model</w:t>
      </w:r>
    </w:p>
    <w:p w14:paraId="57CDA111" w14:textId="77777777" w:rsidR="007A7F01" w:rsidRPr="000A28AB" w:rsidRDefault="00651E9E" w:rsidP="00C35103">
      <w:r>
        <w:t xml:space="preserve">The </w:t>
      </w:r>
      <w:proofErr w:type="spellStart"/>
      <w:r w:rsidR="007A7F01" w:rsidRPr="000A28AB">
        <w:t>Baranyi</w:t>
      </w:r>
      <w:proofErr w:type="spellEnd"/>
      <w:r w:rsidR="007A7F01" w:rsidRPr="000A28AB">
        <w:t>-Roberts m</w:t>
      </w:r>
      <w:r w:rsidR="00E43C55" w:rsidRPr="000A28AB">
        <w:t>odel</w:t>
      </w:r>
      <w:r w:rsidR="007A7F01" w:rsidRPr="000A28AB">
        <w:fldChar w:fldCharType="begin" w:fldLock="1"/>
      </w:r>
      <w:r w:rsidR="00C3510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Baranyi &amp; Roberts, 1994)"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r>
        <w:t xml:space="preserve">was used </w:t>
      </w:r>
      <w:r w:rsidR="00AB7E08" w:rsidRPr="000A28AB">
        <w:t>to model growth composed of several stages: lag phase, exponential phase, and stationary phase</w:t>
      </w:r>
      <w:r w:rsidR="007A7F01" w:rsidRPr="000A28AB">
        <w:t>.</w:t>
      </w:r>
      <w:r w:rsidR="00E43C55" w:rsidRPr="000A28AB">
        <w:t xml:space="preserve"> </w:t>
      </w:r>
      <w:r w:rsidR="008179CB">
        <w:t>The model</w:t>
      </w:r>
      <w:r w:rsidR="00515701" w:rsidRPr="000A28AB">
        <w:t xml:space="preserve"> assumes that </w:t>
      </w:r>
      <w:r w:rsidR="007A7F01" w:rsidRPr="000A28AB">
        <w:t xml:space="preserve">growth rate accelerates as </w:t>
      </w:r>
      <w:r w:rsidR="008179CB">
        <w:t xml:space="preserve">cells </w:t>
      </w:r>
      <w:r w:rsidR="007A7F01" w:rsidRPr="000A28AB">
        <w:t xml:space="preserve">adjust to </w:t>
      </w:r>
      <w:r w:rsidR="00C11F86" w:rsidRPr="000A28AB">
        <w:t xml:space="preserve">new </w:t>
      </w:r>
      <w:r w:rsidR="007A7F01" w:rsidRPr="000A28AB">
        <w:t>growth conditions, then decelerates as resource</w:t>
      </w:r>
      <w:r w:rsidR="00E43C55" w:rsidRPr="000A28AB">
        <w:t>s</w:t>
      </w:r>
      <w:r w:rsidR="007A7F01" w:rsidRPr="000A28AB">
        <w:t xml:space="preserve"> become scarce, and finally halts when resource</w:t>
      </w:r>
      <w:r w:rsidR="00E43C55" w:rsidRPr="000A28AB">
        <w:t>s</w:t>
      </w:r>
      <w:r w:rsidR="007A7F01" w:rsidRPr="000A28AB">
        <w:t xml:space="preserve"> </w:t>
      </w:r>
      <w:r w:rsidR="00E43C55" w:rsidRPr="000A28AB">
        <w:t xml:space="preserve">are </w:t>
      </w:r>
      <w:r w:rsidR="007A7F01" w:rsidRPr="000A28AB">
        <w:t>depleted. The model is described by the followin</w:t>
      </w:r>
      <w:r w:rsidR="00C11F86" w:rsidRPr="000A28AB">
        <w:t xml:space="preserve">g ordinary differential equation [see </w:t>
      </w:r>
      <w:proofErr w:type="spellStart"/>
      <w:r w:rsidR="00C11F86" w:rsidRPr="000A28AB">
        <w:t>eqs</w:t>
      </w:r>
      <w:proofErr w:type="spellEnd"/>
      <w:r w:rsidR="00C11F86" w:rsidRPr="000A28AB">
        <w:t>. 1c, 3a, and 5a in</w:t>
      </w:r>
      <w:r w:rsidR="007A7F01" w:rsidRPr="000A28AB">
        <w:fldChar w:fldCharType="begin" w:fldLock="1"/>
      </w:r>
      <w:r w:rsidR="00C3510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Baranyi &amp; Roberts, 1994)"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r w:rsidR="007A7F01" w:rsidRPr="000A28AB">
        <w:t>]:</w:t>
      </w:r>
    </w:p>
    <w:p w14:paraId="06A8EF02" w14:textId="77777777" w:rsidR="007A7F01" w:rsidRPr="000A28AB" w:rsidRDefault="007A7F01"/>
    <w:p w14:paraId="19E5CD6F" w14:textId="77777777" w:rsidR="007A7F01" w:rsidRPr="000A28AB" w:rsidRDefault="00732575" w:rsidP="00D96F6C">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 xml:space="preserve">                                           </w:t>
      </w:r>
      <w:r w:rsidR="00B57EC6" w:rsidRPr="000A28AB">
        <w:t>[1]</w:t>
      </w:r>
    </w:p>
    <w:p w14:paraId="2006ED86" w14:textId="77777777" w:rsidR="009D7074" w:rsidRPr="000A28AB" w:rsidRDefault="009D7074" w:rsidP="00C11F86"/>
    <w:p w14:paraId="44D2EB1F" w14:textId="77777777" w:rsidR="007A7F01" w:rsidRPr="000A28AB" w:rsidRDefault="007A7F01" w:rsidP="00525B18">
      <w:pPr>
        <w:ind w:firstLine="0"/>
      </w:pPr>
      <w:r w:rsidRPr="000A28AB">
        <w:t xml:space="preserve">where </w:t>
      </w:r>
      <m:oMath>
        <m:r>
          <w:rPr>
            <w:rFonts w:ascii="Cambria Math" w:hAnsi="Cambria Math"/>
          </w:rPr>
          <m:t>t</m:t>
        </m:r>
      </m:oMath>
      <w:r w:rsidRPr="000A28AB">
        <w:t xml:space="preserve"> is time,</w:t>
      </w:r>
      <w:r w:rsidR="00C11F86" w:rsidRPr="000A28AB">
        <w:t xml:space="preserve"> </w:t>
      </w:r>
      <m:oMath>
        <m:r>
          <w:rPr>
            <w:rFonts w:ascii="Cambria Math" w:hAnsi="Cambria Math"/>
          </w:rPr>
          <m:t>N=N(t)</m:t>
        </m:r>
      </m:oMath>
      <w:r w:rsidR="00C11F86" w:rsidRPr="000A28AB">
        <w:t xml:space="preserve"> is the population density at time </w:t>
      </w:r>
      <m:oMath>
        <m:r>
          <w:rPr>
            <w:rFonts w:ascii="Cambria Math" w:hAnsi="Cambria Math"/>
          </w:rPr>
          <m:t>t</m:t>
        </m:r>
      </m:oMath>
      <w:r w:rsidR="00C11F86" w:rsidRPr="000A28AB">
        <w:t xml:space="preserve">, </w:t>
      </w:r>
      <w:r w:rsidRPr="000A28AB">
        <w:t xml:space="preserve"> </w:t>
      </w:r>
      <m:oMath>
        <m:r>
          <w:rPr>
            <w:rFonts w:ascii="Cambria Math" w:hAnsi="Cambria Math"/>
          </w:rPr>
          <m:t>r</m:t>
        </m:r>
      </m:oMath>
      <w:r w:rsidRPr="000A28AB">
        <w:t xml:space="preserve"> is the specific growth rate in low density, </w:t>
      </w:r>
      <m:oMath>
        <m:r>
          <w:rPr>
            <w:rFonts w:ascii="Cambria Math" w:hAnsi="Cambria Math"/>
          </w:rPr>
          <m:t>K</m:t>
        </m:r>
      </m:oMath>
      <w:r w:rsidRPr="000A28AB">
        <w:t xml:space="preserve"> is the maximum density, </w:t>
      </w:r>
      <m:oMath>
        <m:r>
          <w:rPr>
            <w:rFonts w:ascii="Cambria Math" w:hAnsi="Cambria Math"/>
          </w:rPr>
          <m:t>ν</m:t>
        </m:r>
      </m:oMath>
      <w:r w:rsidRPr="000A28AB">
        <w:t xml:space="preserve"> </w:t>
      </w:r>
      <w:r w:rsidRPr="000A28AB">
        <w:rPr>
          <w:iCs/>
        </w:rPr>
        <w:t>is a deceleration parameter</w:t>
      </w:r>
      <w:r w:rsidR="00C11F86" w:rsidRPr="000A28AB">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0A28AB">
        <w:t xml:space="preserve"> is the adjustment function</w:t>
      </w:r>
      <w:r w:rsidRPr="000A28AB">
        <w:t xml:space="preserve">. For a derivation of eq. 1 and further details, see </w:t>
      </w:r>
      <w:r w:rsidR="00756174" w:rsidRPr="000A28AB">
        <w:t>Supporting text 1</w:t>
      </w:r>
      <w:r w:rsidRPr="000A28AB">
        <w:t>.</w:t>
      </w:r>
    </w:p>
    <w:p w14:paraId="6A92DC00" w14:textId="77777777" w:rsidR="007A7F01" w:rsidRPr="000A28AB" w:rsidRDefault="007A7F01" w:rsidP="00C35103">
      <w:r w:rsidRPr="000A28AB">
        <w:t xml:space="preserve">The adjustment function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t xml:space="preserve"> describes the fraction of the population that </w:t>
      </w:r>
      <w:r w:rsidR="00651E9E">
        <w:t xml:space="preserve">has adjusted to the new </w:t>
      </w:r>
      <w:r w:rsidR="00B02278">
        <w:t xml:space="preserve">growth </w:t>
      </w:r>
      <w:r w:rsidR="00651E9E">
        <w:t>conditions</w:t>
      </w:r>
      <w:r w:rsidRPr="000A28AB">
        <w:t xml:space="preserve"> at time </w:t>
      </w:r>
      <m:oMath>
        <m:r>
          <w:rPr>
            <w:rFonts w:ascii="Cambria Math" w:hAnsi="Cambria Math"/>
          </w:rPr>
          <m:t>t</m:t>
        </m:r>
      </m:oMath>
      <w:r w:rsidRPr="000A28AB">
        <w:t xml:space="preserve">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1</m:t>
        </m:r>
      </m:oMath>
      <w:r w:rsidRPr="000A28AB">
        <w:t xml:space="preserve">). Typically, </w:t>
      </w:r>
      <w:r w:rsidR="005E5D76">
        <w:t xml:space="preserve">an </w:t>
      </w:r>
      <w:r w:rsidRPr="000A28AB">
        <w:t>overnight liquid culture</w:t>
      </w:r>
      <w:r w:rsidR="005E5D76">
        <w:t xml:space="preserve"> of microorganisms that has</w:t>
      </w:r>
      <w:r w:rsidR="005E5D76" w:rsidRPr="000A28AB">
        <w:t xml:space="preserve"> reach</w:t>
      </w:r>
      <w:r w:rsidR="005E5D76">
        <w:t>ed</w:t>
      </w:r>
      <w:r w:rsidR="005E5D76" w:rsidRPr="000A28AB">
        <w:t xml:space="preserve"> </w:t>
      </w:r>
      <w:r w:rsidRPr="000A28AB">
        <w:t>stationary phase</w:t>
      </w:r>
      <w:r w:rsidR="005E5D76">
        <w:t xml:space="preserve"> is</w:t>
      </w:r>
      <w:r w:rsidRPr="000A28AB">
        <w:t xml:space="preserve"> diluted into fresh media. </w:t>
      </w:r>
      <w:r w:rsidR="00D96F6C" w:rsidRPr="000A28AB">
        <w:t xml:space="preserve">Following dilution, </w:t>
      </w:r>
      <w:r w:rsidR="00C11F86" w:rsidRPr="000A28AB">
        <w:t xml:space="preserve">cells </w:t>
      </w:r>
      <w:r w:rsidR="005E5D76">
        <w:t>enter</w:t>
      </w:r>
      <w:r w:rsidR="005E5D76" w:rsidRPr="008179CB">
        <w:t xml:space="preserve"> </w:t>
      </w:r>
      <w:r w:rsidR="005E5D76" w:rsidRPr="00CB76DE">
        <w:t xml:space="preserve">lag phase </w:t>
      </w:r>
      <w:r w:rsidR="00651E9E" w:rsidRPr="008179CB">
        <w:t>until</w:t>
      </w:r>
      <w:r w:rsidR="005E5D76" w:rsidRPr="008179CB">
        <w:t xml:space="preserve"> they adjust to the new </w:t>
      </w:r>
      <w:r w:rsidR="005E5D76">
        <w:t>growth conditions.</w:t>
      </w:r>
      <w:r w:rsidRPr="000A28AB">
        <w:t xml:space="preserve"> </w:t>
      </w:r>
      <w:r w:rsidR="005E5D76">
        <w:t>We chose the</w:t>
      </w:r>
      <w:r w:rsidR="005E5D76" w:rsidRPr="000A28AB">
        <w:t xml:space="preserve"> </w:t>
      </w:r>
      <w:r w:rsidRPr="000A28AB">
        <w:t>specific a</w:t>
      </w:r>
      <w:r w:rsidR="00C11F86" w:rsidRPr="000A28AB">
        <w:t xml:space="preserve">djustment function </w:t>
      </w:r>
      <w:r w:rsidRPr="000A28AB">
        <w:t xml:space="preserve">suggested by </w:t>
      </w:r>
      <w:proofErr w:type="spellStart"/>
      <w:r w:rsidRPr="000A28AB">
        <w:t>Baranyi</w:t>
      </w:r>
      <w:proofErr w:type="spellEnd"/>
      <w:r w:rsidRPr="000A28AB">
        <w:t xml:space="preserve"> and Roberts</w:t>
      </w:r>
      <w:r w:rsidRPr="000A28AB">
        <w:fldChar w:fldCharType="begin" w:fldLock="1"/>
      </w:r>
      <w:r w:rsidR="00C3510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1994)"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005E5D76">
        <w:t>, which is</w:t>
      </w:r>
      <w:r w:rsidRPr="000A28AB">
        <w:t xml:space="preserve"> both computationally convenient and biological</w:t>
      </w:r>
      <w:r w:rsidR="005E5D76">
        <w:t xml:space="preserve">ly </w:t>
      </w:r>
      <w:r w:rsidRPr="000A28AB">
        <w:t xml:space="preserve"> </w:t>
      </w:r>
      <w:r w:rsidR="005E5D76" w:rsidRPr="000A28AB">
        <w:t>interpreta</w:t>
      </w:r>
      <w:r w:rsidR="005E5D76">
        <w:t>ble</w:t>
      </w:r>
      <w:r w:rsidRPr="000A28AB">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0A28AB">
        <w:t xml:space="preserve"> characterizes the physiological state of the initial population, and </w:t>
      </w:r>
      <m:oMath>
        <m:r>
          <w:rPr>
            <w:rFonts w:ascii="Cambria Math" w:hAnsi="Cambria Math"/>
          </w:rPr>
          <m:t>m</m:t>
        </m:r>
      </m:oMath>
      <w:r w:rsidRPr="000A28AB">
        <w:t xml:space="preserve"> is the rate at which the physiological state adjusts to </w:t>
      </w:r>
      <w:r w:rsidR="00651E9E">
        <w:t xml:space="preserve">the new </w:t>
      </w:r>
      <w:r w:rsidRPr="000A28AB">
        <w:t>growth conditions.</w:t>
      </w:r>
    </w:p>
    <w:p w14:paraId="1F0EE0BE" w14:textId="77777777" w:rsidR="007A7F01" w:rsidRPr="000A28AB" w:rsidRDefault="007A7F01">
      <w:r w:rsidRPr="000A28AB">
        <w:lastRenderedPageBreak/>
        <w:t xml:space="preserve">The </w:t>
      </w:r>
      <w:proofErr w:type="spellStart"/>
      <w:r w:rsidRPr="000A28AB">
        <w:t>Baranyi</w:t>
      </w:r>
      <w:proofErr w:type="spellEnd"/>
      <w:r w:rsidRPr="000A28AB">
        <w:t>-Roberts differential equation (eq. 1) has a closed form solution:</w:t>
      </w:r>
    </w:p>
    <w:p w14:paraId="18D08C5A" w14:textId="77777777" w:rsidR="007A7F01" w:rsidRPr="000A28AB" w:rsidRDefault="007A7F01"/>
    <w:p w14:paraId="13A51C6F" w14:textId="77777777" w:rsidR="007A7F01" w:rsidRPr="000A28AB" w:rsidRDefault="007A7F01" w:rsidP="003012BF">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rsidRPr="000A28AB">
        <w:t xml:space="preserve">                                                 </w:t>
      </w:r>
      <w:r w:rsidR="00B57EC6" w:rsidRPr="000A28AB">
        <w:t>[2]</w:t>
      </w:r>
    </w:p>
    <w:p w14:paraId="40408998" w14:textId="77777777" w:rsidR="007A7F01" w:rsidRPr="000A28AB" w:rsidRDefault="007A7F01"/>
    <w:p w14:paraId="06EB59B3" w14:textId="77777777" w:rsidR="007A7F01" w:rsidRPr="000A28AB" w:rsidRDefault="007A7F01" w:rsidP="00BF635D">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rsidRPr="000A28AB">
        <w:t xml:space="preserve"> is the initial population density. For </w:t>
      </w:r>
      <w:r w:rsidR="00C11F86" w:rsidRPr="000A28AB">
        <w:t xml:space="preserve">a </w:t>
      </w:r>
      <w:r w:rsidRPr="000A28AB">
        <w:t xml:space="preserve">derivation of eq. 2 from eq. 1, see </w:t>
      </w:r>
      <w:r w:rsidR="00756174" w:rsidRPr="000A28AB">
        <w:t>Supporting text 1</w:t>
      </w:r>
      <w:r w:rsidRPr="000A28AB">
        <w:t>.</w:t>
      </w:r>
    </w:p>
    <w:p w14:paraId="0DDCD477" w14:textId="77777777" w:rsidR="007A7F01" w:rsidRPr="000A28AB" w:rsidRDefault="007A7F01" w:rsidP="00CB76DE">
      <w:pPr>
        <w:pStyle w:val="Heading3"/>
      </w:pPr>
      <w:r w:rsidRPr="000A28AB">
        <w:t>Model fitting</w:t>
      </w:r>
    </w:p>
    <w:p w14:paraId="6BCF81B0" w14:textId="77777777" w:rsidR="00617C36" w:rsidRPr="000A28AB" w:rsidRDefault="007A7F01" w:rsidP="00CB76DE">
      <w:r w:rsidRPr="000A28AB">
        <w:t>We</w:t>
      </w:r>
      <w:r w:rsidR="00374F99" w:rsidRPr="000A28AB">
        <w:t xml:space="preserve"> estimate</w:t>
      </w:r>
      <w:r w:rsidR="00651E9E">
        <w:t>d</w:t>
      </w:r>
      <w:r w:rsidR="00374F99" w:rsidRPr="000A28AB">
        <w:t xml:space="preserve"> the </w:t>
      </w:r>
      <w:r w:rsidR="008179CB">
        <w:t xml:space="preserve">growth </w:t>
      </w:r>
      <w:r w:rsidR="00374F99" w:rsidRPr="000A28AB">
        <w:t>model parameters by</w:t>
      </w:r>
      <w:r w:rsidRPr="000A28AB">
        <w:t xml:space="preserve"> fit</w:t>
      </w:r>
      <w:r w:rsidR="00374F99" w:rsidRPr="000A28AB">
        <w:t>ting</w:t>
      </w:r>
      <w:r w:rsidRPr="000A28AB">
        <w:t xml:space="preserve"> </w:t>
      </w:r>
      <w:r w:rsidR="00257358" w:rsidRPr="000A28AB">
        <w:t>the model (eq. 2) to</w:t>
      </w:r>
      <w:r w:rsidRPr="000A28AB">
        <w:t xml:space="preserve"> the monoculture growth curve data of each strain. The best fit is shown in </w:t>
      </w:r>
      <w:r w:rsidRPr="000A28AB">
        <w:fldChar w:fldCharType="begin"/>
      </w:r>
      <w:r w:rsidRPr="000A28AB">
        <w:instrText xml:space="preserve"> REF _Ref439852214 \h </w:instrText>
      </w:r>
      <w:r w:rsidR="000A28AB">
        <w:instrText xml:space="preserve"> \* MERGEFORMAT </w:instrText>
      </w:r>
      <w:r w:rsidRPr="000A28AB">
        <w:fldChar w:fldCharType="separate"/>
      </w:r>
      <w:r w:rsidR="00C11F86" w:rsidRPr="000A28AB">
        <w:t xml:space="preserve">Figure </w:t>
      </w:r>
      <w:r w:rsidR="00C11F86" w:rsidRPr="000A28AB">
        <w:rPr>
          <w:noProof/>
        </w:rPr>
        <w:t>3</w:t>
      </w:r>
      <w:r w:rsidRPr="000A28AB">
        <w:fldChar w:fldCharType="end"/>
      </w:r>
      <w:r w:rsidRPr="000A28AB">
        <w:t xml:space="preserve"> </w:t>
      </w:r>
      <w:r w:rsidR="008A27DB">
        <w:t xml:space="preserve">(see Table S1 for </w:t>
      </w:r>
      <w:r w:rsidRPr="000A28AB">
        <w:t>the estimated growth parameters</w:t>
      </w:r>
      <w:r w:rsidR="008A27DB">
        <w:t>)</w:t>
      </w:r>
      <w:r w:rsidRPr="000A28AB">
        <w:t>.</w:t>
      </w:r>
      <w:r w:rsidR="00C13924" w:rsidRPr="000A28AB">
        <w:t xml:space="preserve"> From this model fit we also estimate the maximum specific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0A28AB">
        <w:t>, the minimal specific doubling time, and the lag duration (</w:t>
      </w:r>
      <w:r w:rsidR="00C13924" w:rsidRPr="000A28AB">
        <w:fldChar w:fldCharType="begin"/>
      </w:r>
      <w:r w:rsidR="00C13924" w:rsidRPr="000A28AB">
        <w:instrText xml:space="preserve"> REF _Ref453680217 \h </w:instrText>
      </w:r>
      <w:r w:rsidR="000A28AB">
        <w:instrText xml:space="preserve"> \* MERGEFORMAT </w:instrText>
      </w:r>
      <w:r w:rsidR="00C13924" w:rsidRPr="000A28AB">
        <w:fldChar w:fldCharType="separate"/>
      </w:r>
      <w:r w:rsidR="00C13924" w:rsidRPr="000A28AB">
        <w:t>Table 1</w:t>
      </w:r>
      <w:r w:rsidR="00C13924" w:rsidRPr="000A28AB">
        <w:fldChar w:fldCharType="end"/>
      </w:r>
      <w:r w:rsidR="00C13924" w:rsidRPr="000A28AB">
        <w:t>).</w:t>
      </w:r>
      <w:r w:rsidR="00D538FA">
        <w:t xml:space="preserve"> </w:t>
      </w:r>
      <w:r w:rsidR="008179CB">
        <w:t>T</w:t>
      </w:r>
      <w:r w:rsidR="00D538FA">
        <w:t>he strains differ in their growth parameters; for example, in experiment A, the red strain grows 40% faste</w:t>
      </w:r>
      <w:r w:rsidR="008179CB">
        <w:t>r than the green strain, has 23% higher maximum density, and a 60% shorter lag phase.</w:t>
      </w:r>
    </w:p>
    <w:p w14:paraId="12AF4071" w14:textId="77777777" w:rsidR="004F5215" w:rsidRPr="000A28AB" w:rsidRDefault="00912FD4">
      <w:r>
        <w:rPr>
          <w:noProof/>
        </w:rPr>
        <w:drawing>
          <wp:inline distT="0" distB="0" distL="0" distR="0" wp14:anchorId="4C10F8B1" wp14:editId="42216E8D">
            <wp:extent cx="5266055" cy="1202055"/>
            <wp:effectExtent l="0" t="0" r="0" b="0"/>
            <wp:docPr id="2" name="Picture 2" descr="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model_fitting.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6055" cy="1202055"/>
                    </a:xfrm>
                    <a:prstGeom prst="rect">
                      <a:avLst/>
                    </a:prstGeom>
                    <a:noFill/>
                    <a:ln>
                      <a:noFill/>
                    </a:ln>
                  </pic:spPr>
                </pic:pic>
              </a:graphicData>
            </a:graphic>
          </wp:inline>
        </w:drawing>
      </w:r>
    </w:p>
    <w:p w14:paraId="6847DA22" w14:textId="77777777" w:rsidR="004F5215" w:rsidRPr="000A28AB" w:rsidRDefault="004F5215" w:rsidP="004F5215">
      <w:pPr>
        <w:keepNext/>
      </w:pPr>
    </w:p>
    <w:p w14:paraId="27883533" w14:textId="77777777" w:rsidR="004F5215" w:rsidRPr="000A28AB" w:rsidRDefault="004F5215" w:rsidP="00363347">
      <w:pPr>
        <w:pStyle w:val="Caption"/>
        <w:jc w:val="center"/>
        <w:rPr>
          <w:color w:val="auto"/>
        </w:rPr>
      </w:pPr>
      <w:bookmarkStart w:id="2" w:name="_Ref439852214"/>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Pr="000A28AB">
        <w:rPr>
          <w:noProof/>
          <w:color w:val="auto"/>
        </w:rPr>
        <w:t>3</w:t>
      </w:r>
      <w:r w:rsidRPr="000A28AB">
        <w:rPr>
          <w:color w:val="auto"/>
        </w:rPr>
        <w:fldChar w:fldCharType="end"/>
      </w:r>
      <w:bookmarkEnd w:id="2"/>
      <w:r w:rsidRPr="000A28AB">
        <w:rPr>
          <w:color w:val="auto"/>
        </w:rPr>
        <w:t xml:space="preserve">. Fitting a growth model to </w:t>
      </w:r>
      <w:r w:rsidR="006C449D">
        <w:rPr>
          <w:color w:val="auto"/>
        </w:rPr>
        <w:t xml:space="preserve">the </w:t>
      </w:r>
      <w:r w:rsidRPr="000A28AB">
        <w:rPr>
          <w:color w:val="auto"/>
        </w:rPr>
        <w:t>growth curve data.</w:t>
      </w:r>
      <w:r w:rsidRPr="000A28AB">
        <w:rPr>
          <w:b w:val="0"/>
          <w:bCs w:val="0"/>
          <w:color w:val="auto"/>
        </w:rPr>
        <w:t xml:space="preserve"> The best model fit (solid </w:t>
      </w:r>
      <w:r w:rsidR="00912FD4">
        <w:rPr>
          <w:b w:val="0"/>
          <w:bCs w:val="0"/>
          <w:color w:val="auto"/>
        </w:rPr>
        <w:t xml:space="preserve">black </w:t>
      </w:r>
      <w:r w:rsidRPr="000A28AB">
        <w:rPr>
          <w:b w:val="0"/>
          <w:bCs w:val="0"/>
          <w:color w:val="auto"/>
        </w:rPr>
        <w:t>line</w:t>
      </w:r>
      <w:r w:rsidR="00912FD4">
        <w:rPr>
          <w:b w:val="0"/>
          <w:bCs w:val="0"/>
          <w:color w:val="auto"/>
        </w:rPr>
        <w:t>s</w:t>
      </w:r>
      <w:r w:rsidRPr="000A28AB">
        <w:rPr>
          <w:b w:val="0"/>
          <w:bCs w:val="0"/>
          <w:color w:val="auto"/>
        </w:rPr>
        <w:t>) for the growth curve data (markers</w:t>
      </w:r>
      <w:r w:rsidR="006C449D">
        <w:rPr>
          <w:b w:val="0"/>
          <w:bCs w:val="0"/>
          <w:color w:val="auto"/>
        </w:rPr>
        <w:t xml:space="preserve">, data </w:t>
      </w:r>
      <w:r w:rsidR="001F3A92">
        <w:rPr>
          <w:b w:val="0"/>
          <w:bCs w:val="0"/>
          <w:color w:val="auto"/>
        </w:rPr>
        <w:t>from</w:t>
      </w:r>
      <w:r w:rsidR="006C449D">
        <w:rPr>
          <w:b w:val="0"/>
          <w:bCs w:val="0"/>
          <w:color w:val="auto"/>
        </w:rPr>
        <w:t xml:space="preserve"> </w:t>
      </w:r>
      <w:r w:rsidR="006C449D" w:rsidRPr="000A28AB">
        <w:rPr>
          <w:b w:val="0"/>
          <w:bCs w:val="0"/>
          <w:color w:val="auto"/>
        </w:rPr>
        <w:fldChar w:fldCharType="begin"/>
      </w:r>
      <w:r w:rsidR="006C449D" w:rsidRPr="000A28AB">
        <w:rPr>
          <w:b w:val="0"/>
          <w:bCs w:val="0"/>
          <w:color w:val="auto"/>
        </w:rPr>
        <w:instrText xml:space="preserve"> REF _Ref439852115 \h  \* MERGEFORMAT </w:instrText>
      </w:r>
      <w:r w:rsidR="006C449D" w:rsidRPr="000A28AB">
        <w:rPr>
          <w:b w:val="0"/>
          <w:bCs w:val="0"/>
          <w:color w:val="auto"/>
        </w:rPr>
      </w:r>
      <w:r w:rsidR="006C449D" w:rsidRPr="000A28AB">
        <w:rPr>
          <w:b w:val="0"/>
          <w:bCs w:val="0"/>
          <w:color w:val="auto"/>
        </w:rPr>
        <w:fldChar w:fldCharType="separate"/>
      </w:r>
      <w:r w:rsidR="006C449D" w:rsidRPr="006C449D">
        <w:rPr>
          <w:b w:val="0"/>
          <w:bCs w:val="0"/>
          <w:color w:val="auto"/>
        </w:rPr>
        <w:t xml:space="preserve">Figure </w:t>
      </w:r>
      <w:r w:rsidR="006C449D" w:rsidRPr="006C449D">
        <w:rPr>
          <w:b w:val="0"/>
          <w:bCs w:val="0"/>
          <w:noProof/>
          <w:color w:val="auto"/>
        </w:rPr>
        <w:t>2</w:t>
      </w:r>
      <w:r w:rsidR="006C449D" w:rsidRPr="000A28AB">
        <w:rPr>
          <w:b w:val="0"/>
          <w:bCs w:val="0"/>
          <w:color w:val="auto"/>
        </w:rPr>
        <w:fldChar w:fldCharType="end"/>
      </w:r>
      <w:r w:rsidRPr="000A28AB">
        <w:rPr>
          <w:b w:val="0"/>
          <w:bCs w:val="0"/>
          <w:color w:val="auto"/>
        </w:rPr>
        <w:t>) of two strains (green and red) growing in monoculture.</w:t>
      </w:r>
    </w:p>
    <w:p w14:paraId="2F6DC01E" w14:textId="77777777" w:rsidR="00617C36" w:rsidRPr="000A28AB" w:rsidRDefault="00617C36">
      <w:r w:rsidRPr="000A28AB">
        <w:br w:type="page"/>
      </w:r>
    </w:p>
    <w:tbl>
      <w:tblPr>
        <w:tblStyle w:val="LightShading"/>
        <w:tblW w:w="0" w:type="auto"/>
        <w:tblLayout w:type="fixed"/>
        <w:tblLook w:val="04A0" w:firstRow="1" w:lastRow="0" w:firstColumn="1" w:lastColumn="0" w:noHBand="0" w:noVBand="1"/>
      </w:tblPr>
      <w:tblGrid>
        <w:gridCol w:w="1177"/>
        <w:gridCol w:w="1178"/>
        <w:gridCol w:w="1353"/>
        <w:gridCol w:w="1178"/>
        <w:gridCol w:w="1252"/>
        <w:gridCol w:w="1178"/>
        <w:gridCol w:w="1178"/>
      </w:tblGrid>
      <w:tr w:rsidR="00C11F86" w:rsidRPr="000A28AB" w14:paraId="2261C418" w14:textId="77777777" w:rsidTr="00B022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20700987" w14:textId="77777777" w:rsidR="00C11F86" w:rsidRPr="000A28AB" w:rsidRDefault="00C11F86" w:rsidP="00C11F86">
            <w:pPr>
              <w:jc w:val="center"/>
              <w:rPr>
                <w:sz w:val="18"/>
                <w:szCs w:val="18"/>
              </w:rPr>
            </w:pPr>
          </w:p>
        </w:tc>
        <w:tc>
          <w:tcPr>
            <w:tcW w:w="2531" w:type="dxa"/>
            <w:gridSpan w:val="2"/>
          </w:tcPr>
          <w:p w14:paraId="052A569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30" w:type="dxa"/>
            <w:gridSpan w:val="2"/>
          </w:tcPr>
          <w:p w14:paraId="44488A7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356" w:type="dxa"/>
            <w:gridSpan w:val="2"/>
          </w:tcPr>
          <w:p w14:paraId="2DF4C622"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11F86" w:rsidRPr="000A28AB" w14:paraId="3DE85E53"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1BAC99F9" w14:textId="77777777" w:rsidR="00C11F86" w:rsidRPr="000A28AB" w:rsidRDefault="00C11F86" w:rsidP="00CA60FB">
            <w:pPr>
              <w:ind w:firstLine="0"/>
              <w:rPr>
                <w:i/>
                <w:iCs/>
                <w:sz w:val="18"/>
                <w:szCs w:val="18"/>
              </w:rPr>
            </w:pPr>
            <w:r w:rsidRPr="000A28AB">
              <w:rPr>
                <w:i/>
                <w:iCs/>
                <w:sz w:val="18"/>
                <w:szCs w:val="18"/>
              </w:rPr>
              <w:t>Strain</w:t>
            </w:r>
          </w:p>
          <w:p w14:paraId="479BA359" w14:textId="77777777" w:rsidR="00C11F86" w:rsidRPr="000A28AB" w:rsidRDefault="00C11F86" w:rsidP="00CA60FB">
            <w:pPr>
              <w:ind w:firstLine="0"/>
              <w:rPr>
                <w:sz w:val="18"/>
                <w:szCs w:val="18"/>
              </w:rPr>
            </w:pPr>
            <w:r w:rsidRPr="000A28AB">
              <w:rPr>
                <w:i/>
                <w:iCs/>
                <w:sz w:val="18"/>
                <w:szCs w:val="18"/>
              </w:rPr>
              <w:t>Parameter</w:t>
            </w:r>
          </w:p>
        </w:tc>
        <w:tc>
          <w:tcPr>
            <w:tcW w:w="1178" w:type="dxa"/>
          </w:tcPr>
          <w:p w14:paraId="38D66885" w14:textId="77777777" w:rsidR="00C11F86" w:rsidRPr="000A28AB" w:rsidRDefault="00651E9E" w:rsidP="006358EB">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353" w:type="dxa"/>
          </w:tcPr>
          <w:p w14:paraId="14749255"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71E7C74"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252" w:type="dxa"/>
          </w:tcPr>
          <w:p w14:paraId="4799431C"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DB06243"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178" w:type="dxa"/>
          </w:tcPr>
          <w:p w14:paraId="52B67D0E"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r>
      <w:tr w:rsidR="00C11F86" w:rsidRPr="000A28AB" w14:paraId="1EBE4603"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167760A2" w14:textId="77777777" w:rsidR="00C11F86" w:rsidRPr="000A28AB" w:rsidRDefault="00C11F86" w:rsidP="00CA60FB">
            <w:pPr>
              <w:ind w:firstLine="0"/>
              <w:rPr>
                <w:sz w:val="18"/>
                <w:szCs w:val="18"/>
                <w:vertAlign w:val="subscript"/>
              </w:rPr>
            </w:pPr>
            <w:r w:rsidRPr="000A28AB">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tcPr>
          <w:p w14:paraId="7CC2EF74"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5</w:t>
            </w:r>
          </w:p>
        </w:tc>
        <w:tc>
          <w:tcPr>
            <w:tcW w:w="1353" w:type="dxa"/>
          </w:tcPr>
          <w:p w14:paraId="5D6935B7"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4</w:t>
            </w:r>
          </w:p>
        </w:tc>
        <w:tc>
          <w:tcPr>
            <w:tcW w:w="1178" w:type="dxa"/>
          </w:tcPr>
          <w:p w14:paraId="283EA1FF"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86</w:t>
            </w:r>
          </w:p>
        </w:tc>
        <w:tc>
          <w:tcPr>
            <w:tcW w:w="1252" w:type="dxa"/>
          </w:tcPr>
          <w:p w14:paraId="05D9786D"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3</w:t>
            </w:r>
          </w:p>
        </w:tc>
        <w:tc>
          <w:tcPr>
            <w:tcW w:w="1178" w:type="dxa"/>
          </w:tcPr>
          <w:p w14:paraId="02ED9756"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88</w:t>
            </w:r>
          </w:p>
        </w:tc>
        <w:tc>
          <w:tcPr>
            <w:tcW w:w="1178" w:type="dxa"/>
          </w:tcPr>
          <w:p w14:paraId="6FD37862"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04</w:t>
            </w:r>
          </w:p>
        </w:tc>
      </w:tr>
      <w:tr w:rsidR="00C11F86" w:rsidRPr="000A28AB" w14:paraId="74009139"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0490959E" w14:textId="77777777" w:rsidR="00C11F86" w:rsidRPr="000A28AB" w:rsidRDefault="00C11F86" w:rsidP="00CA60FB">
            <w:pPr>
              <w:ind w:firstLine="0"/>
              <w:rPr>
                <w:sz w:val="18"/>
                <w:szCs w:val="18"/>
              </w:rPr>
            </w:pPr>
            <w:r w:rsidRPr="000A28AB">
              <w:rPr>
                <w:color w:val="auto"/>
                <w:sz w:val="18"/>
                <w:szCs w:val="18"/>
              </w:rPr>
              <w:t xml:space="preserve">Max density </w:t>
            </w:r>
            <m:oMath>
              <m:r>
                <m:rPr>
                  <m:sty m:val="bi"/>
                </m:rPr>
                <w:rPr>
                  <w:rFonts w:ascii="Cambria Math" w:hAnsi="Cambria Math"/>
                  <w:color w:val="auto"/>
                  <w:sz w:val="18"/>
                  <w:szCs w:val="18"/>
                </w:rPr>
                <m:t>(K)</m:t>
              </m:r>
            </m:oMath>
          </w:p>
        </w:tc>
        <w:tc>
          <w:tcPr>
            <w:tcW w:w="1178" w:type="dxa"/>
          </w:tcPr>
          <w:p w14:paraId="39C88E8A" w14:textId="77777777"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EE7C5F" w:rsidRPr="000A28AB">
              <w:rPr>
                <w:sz w:val="18"/>
                <w:szCs w:val="18"/>
              </w:rPr>
              <w:t>.</w:t>
            </w:r>
            <w:r w:rsidRPr="000A28AB">
              <w:rPr>
                <w:sz w:val="18"/>
                <w:szCs w:val="18"/>
              </w:rPr>
              <w:t>528</w:t>
            </w:r>
          </w:p>
        </w:tc>
        <w:tc>
          <w:tcPr>
            <w:tcW w:w="1353" w:type="dxa"/>
          </w:tcPr>
          <w:p w14:paraId="5E110A30" w14:textId="77777777"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50</w:t>
            </w:r>
          </w:p>
        </w:tc>
        <w:tc>
          <w:tcPr>
            <w:tcW w:w="1178" w:type="dxa"/>
          </w:tcPr>
          <w:p w14:paraId="4EC0CD45" w14:textId="77777777"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Pr="000A28AB">
              <w:rPr>
                <w:sz w:val="18"/>
                <w:szCs w:val="18"/>
              </w:rPr>
              <w:t>619</w:t>
            </w:r>
          </w:p>
        </w:tc>
        <w:tc>
          <w:tcPr>
            <w:tcW w:w="1252" w:type="dxa"/>
          </w:tcPr>
          <w:p w14:paraId="558FB73E" w14:textId="77777777"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63</w:t>
            </w:r>
            <w:r w:rsidRPr="000A28AB">
              <w:rPr>
                <w:sz w:val="18"/>
                <w:szCs w:val="18"/>
              </w:rPr>
              <w:t>1</w:t>
            </w:r>
          </w:p>
        </w:tc>
        <w:tc>
          <w:tcPr>
            <w:tcW w:w="1178" w:type="dxa"/>
          </w:tcPr>
          <w:p w14:paraId="0575A3F0" w14:textId="77777777"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33</w:t>
            </w:r>
          </w:p>
        </w:tc>
        <w:tc>
          <w:tcPr>
            <w:tcW w:w="1178" w:type="dxa"/>
          </w:tcPr>
          <w:p w14:paraId="0D1EDC92" w14:textId="77777777" w:rsidR="00C11F86" w:rsidRPr="000A28AB" w:rsidRDefault="009D1A86"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741</w:t>
            </w:r>
          </w:p>
        </w:tc>
      </w:tr>
      <w:tr w:rsidR="00C11F86" w:rsidRPr="000A28AB" w14:paraId="1E429E9B"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54D01CC9" w14:textId="77777777" w:rsidR="00C11F86" w:rsidRPr="000A28AB" w:rsidRDefault="00C11F86" w:rsidP="00CA60FB">
            <w:pPr>
              <w:ind w:firstLine="0"/>
              <w:rPr>
                <w:rFonts w:ascii="Times New Roman" w:eastAsia="MS Mincho" w:hAnsi="Times New Roman" w:cs="Times New Roman"/>
                <w:sz w:val="18"/>
                <w:szCs w:val="18"/>
                <w:vertAlign w:val="superscript"/>
              </w:rPr>
            </w:pPr>
            <w:r w:rsidRPr="000A28AB">
              <w:rPr>
                <w:color w:val="auto"/>
                <w:sz w:val="18"/>
                <w:szCs w:val="18"/>
              </w:rPr>
              <w:t xml:space="preserve">Max specific growth rate </w:t>
            </w:r>
            <m:oMath>
              <m:r>
                <m:rPr>
                  <m:sty m:val="bi"/>
                </m:rPr>
                <w:rPr>
                  <w:rFonts w:ascii="Cambria Math" w:hAnsi="Cambria Math"/>
                  <w:color w:val="auto"/>
                  <w:sz w:val="18"/>
                  <w:szCs w:val="18"/>
                </w:rPr>
                <m:t>(μ)</m:t>
              </m:r>
            </m:oMath>
          </w:p>
        </w:tc>
        <w:tc>
          <w:tcPr>
            <w:tcW w:w="1178" w:type="dxa"/>
          </w:tcPr>
          <w:p w14:paraId="4EED2635" w14:textId="77777777" w:rsidR="00C11F86" w:rsidRPr="000A28AB" w:rsidRDefault="006358EB" w:rsidP="00CB76DE">
            <w:pPr>
              <w:ind w:firstLine="0"/>
              <w:cnfStyle w:val="000000000000" w:firstRow="0" w:lastRow="0" w:firstColumn="0" w:lastColumn="0" w:oddVBand="0" w:evenVBand="0" w:oddHBand="0" w:evenHBand="0" w:firstRowFirstColumn="0" w:firstRowLastColumn="0" w:lastRowFirstColumn="0" w:lastRowLastColumn="0"/>
            </w:pPr>
            <w:r w:rsidRPr="00CB76DE">
              <w:rPr>
                <w:sz w:val="18"/>
                <w:szCs w:val="18"/>
              </w:rPr>
              <w:t>0</w:t>
            </w:r>
            <w:r w:rsidR="00EE7C5F" w:rsidRPr="00CB76DE">
              <w:rPr>
                <w:sz w:val="18"/>
                <w:szCs w:val="18"/>
              </w:rPr>
              <w:t>.26</w:t>
            </w:r>
            <w:r w:rsidRPr="00CB76DE">
              <w:rPr>
                <w:sz w:val="18"/>
                <w:szCs w:val="18"/>
              </w:rPr>
              <w:t>8</w:t>
            </w:r>
            <w:r w:rsidR="00EE7C5F" w:rsidRPr="00CB76DE">
              <w:rPr>
                <w:sz w:val="18"/>
                <w:szCs w:val="18"/>
              </w:rPr>
              <w:t xml:space="preserve"> (</w:t>
            </w:r>
            <w:r w:rsidRPr="00CB76DE">
              <w:rPr>
                <w:sz w:val="18"/>
                <w:szCs w:val="18"/>
              </w:rPr>
              <w:t>0</w:t>
            </w:r>
            <w:r w:rsidR="00EE7C5F" w:rsidRPr="00CB76DE">
              <w:rPr>
                <w:sz w:val="18"/>
                <w:szCs w:val="18"/>
              </w:rPr>
              <w:t>.26</w:t>
            </w:r>
            <w:r w:rsidRPr="00CB76DE">
              <w:rPr>
                <w:sz w:val="18"/>
                <w:szCs w:val="18"/>
              </w:rPr>
              <w:t>2</w:t>
            </w:r>
            <w:r w:rsidR="00EE7C5F" w:rsidRPr="00CB76DE">
              <w:rPr>
                <w:sz w:val="18"/>
                <w:szCs w:val="18"/>
              </w:rPr>
              <w:t xml:space="preserve">, </w:t>
            </w:r>
            <w:r w:rsidRPr="00CB76DE">
              <w:rPr>
                <w:sz w:val="18"/>
                <w:szCs w:val="18"/>
              </w:rPr>
              <w:t>0</w:t>
            </w:r>
            <w:r w:rsidR="00EE7C5F" w:rsidRPr="00CB76DE">
              <w:rPr>
                <w:sz w:val="18"/>
                <w:szCs w:val="18"/>
              </w:rPr>
              <w:t>.27</w:t>
            </w:r>
            <w:r w:rsidRPr="00CB76DE">
              <w:rPr>
                <w:sz w:val="18"/>
                <w:szCs w:val="18"/>
              </w:rPr>
              <w:t>5</w:t>
            </w:r>
            <w:r w:rsidR="00EE7C5F" w:rsidRPr="00CB76DE">
              <w:rPr>
                <w:sz w:val="18"/>
                <w:szCs w:val="18"/>
              </w:rPr>
              <w:t>)</w:t>
            </w:r>
          </w:p>
        </w:tc>
        <w:tc>
          <w:tcPr>
            <w:tcW w:w="1353" w:type="dxa"/>
          </w:tcPr>
          <w:p w14:paraId="7ADF9B43"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377 (0.371, 0.383)</w:t>
            </w:r>
          </w:p>
        </w:tc>
        <w:tc>
          <w:tcPr>
            <w:tcW w:w="1178" w:type="dxa"/>
          </w:tcPr>
          <w:p w14:paraId="6F545BA3"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256 (0.251, 0.261)</w:t>
            </w:r>
          </w:p>
        </w:tc>
        <w:tc>
          <w:tcPr>
            <w:tcW w:w="1252" w:type="dxa"/>
          </w:tcPr>
          <w:p w14:paraId="124C77A0" w14:textId="77777777"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441 (0.417, 0.465)</w:t>
            </w:r>
          </w:p>
        </w:tc>
        <w:tc>
          <w:tcPr>
            <w:tcW w:w="1178" w:type="dxa"/>
          </w:tcPr>
          <w:p w14:paraId="1A95EEE6" w14:textId="77777777"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228 (0.226, 0.231)</w:t>
            </w:r>
          </w:p>
        </w:tc>
        <w:tc>
          <w:tcPr>
            <w:tcW w:w="1178" w:type="dxa"/>
          </w:tcPr>
          <w:p w14:paraId="04FAA2C2" w14:textId="77777777" w:rsidR="00C11F86" w:rsidRPr="000A28AB" w:rsidRDefault="009D1A86"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416 (0.392, 0.427)</w:t>
            </w:r>
          </w:p>
        </w:tc>
      </w:tr>
      <w:tr w:rsidR="00C11F86" w:rsidRPr="000A28AB" w14:paraId="6699576C"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CCB67A3" w14:textId="77777777" w:rsidR="00C11F86" w:rsidRPr="000A28AB" w:rsidRDefault="00C11F86" w:rsidP="00EE7C5F">
            <w:pPr>
              <w:ind w:firstLine="0"/>
              <w:rPr>
                <w:rFonts w:ascii="Times New Roman" w:eastAsia="MS Mincho" w:hAnsi="Times New Roman" w:cs="Times New Roman"/>
                <w:bCs w:val="0"/>
                <w:sz w:val="18"/>
                <w:szCs w:val="18"/>
              </w:rPr>
            </w:pPr>
            <w:r w:rsidRPr="000A28AB">
              <w:rPr>
                <w:rFonts w:ascii="Times New Roman" w:eastAsia="MS Mincho" w:hAnsi="Times New Roman" w:cs="Times New Roman"/>
                <w:bCs w:val="0"/>
                <w:sz w:val="18"/>
                <w:szCs w:val="18"/>
              </w:rPr>
              <w:t>Min doubling time (δ</w:t>
            </w:r>
            <w:r w:rsidRPr="000A28AB">
              <w:rPr>
                <w:color w:val="auto"/>
                <w:sz w:val="18"/>
                <w:szCs w:val="18"/>
              </w:rPr>
              <w:t>)</w:t>
            </w:r>
          </w:p>
        </w:tc>
        <w:tc>
          <w:tcPr>
            <w:tcW w:w="1178" w:type="dxa"/>
          </w:tcPr>
          <w:p w14:paraId="2253D56C" w14:textId="77777777" w:rsidR="00C11F86" w:rsidRPr="000A28AB" w:rsidRDefault="00EE7C5F"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6358EB" w:rsidRPr="000A28AB">
              <w:rPr>
                <w:sz w:val="18"/>
                <w:szCs w:val="18"/>
              </w:rPr>
              <w:t xml:space="preserve">698 </w:t>
            </w:r>
            <w:r w:rsidRPr="000A28AB">
              <w:rPr>
                <w:sz w:val="18"/>
                <w:szCs w:val="18"/>
              </w:rPr>
              <w:t>(</w:t>
            </w:r>
            <w:r w:rsidR="006358EB" w:rsidRPr="000A28AB">
              <w:rPr>
                <w:sz w:val="18"/>
                <w:szCs w:val="18"/>
              </w:rPr>
              <w:t>2.636, 2.766</w:t>
            </w:r>
            <w:r w:rsidRPr="000A28AB">
              <w:rPr>
                <w:sz w:val="18"/>
                <w:szCs w:val="18"/>
              </w:rPr>
              <w:t>)</w:t>
            </w:r>
          </w:p>
        </w:tc>
        <w:tc>
          <w:tcPr>
            <w:tcW w:w="1353" w:type="dxa"/>
          </w:tcPr>
          <w:p w14:paraId="052F57CB" w14:textId="77777777"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843 (1.809, 1.868)</w:t>
            </w:r>
          </w:p>
        </w:tc>
        <w:tc>
          <w:tcPr>
            <w:tcW w:w="1178" w:type="dxa"/>
          </w:tcPr>
          <w:p w14:paraId="0447CC22" w14:textId="77777777"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372 (4.276, 4.474)</w:t>
            </w:r>
          </w:p>
        </w:tc>
        <w:tc>
          <w:tcPr>
            <w:tcW w:w="1252" w:type="dxa"/>
          </w:tcPr>
          <w:p w14:paraId="516EEF78" w14:textId="77777777" w:rsidR="00C11F86" w:rsidRPr="000A28AB" w:rsidRDefault="006358EB"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126 (2.029, 2.227)</w:t>
            </w:r>
          </w:p>
        </w:tc>
        <w:tc>
          <w:tcPr>
            <w:tcW w:w="1178" w:type="dxa"/>
          </w:tcPr>
          <w:p w14:paraId="27E5B47F" w14:textId="77777777" w:rsidR="00C11F86" w:rsidRPr="000A28AB" w:rsidRDefault="006358EB"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120 (3.087, 3.147)</w:t>
            </w:r>
          </w:p>
        </w:tc>
        <w:tc>
          <w:tcPr>
            <w:tcW w:w="1178" w:type="dxa"/>
          </w:tcPr>
          <w:p w14:paraId="324A472D" w14:textId="77777777" w:rsidR="00C11F86" w:rsidRPr="000A28AB" w:rsidRDefault="009D1A86"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075 (2.035, 2.124)</w:t>
            </w:r>
          </w:p>
        </w:tc>
      </w:tr>
      <w:tr w:rsidR="00C11F86" w:rsidRPr="000A28AB" w14:paraId="418A8EB9"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23BBAE6A" w14:textId="77777777" w:rsidR="00C11F86" w:rsidRPr="000A28AB" w:rsidRDefault="00C11F86" w:rsidP="00CA60FB">
            <w:pPr>
              <w:ind w:firstLine="0"/>
              <w:rPr>
                <w:rFonts w:ascii="Times New Roman" w:eastAsia="MS Mincho" w:hAnsi="Times New Roman" w:cs="Times New Roman"/>
                <w:sz w:val="18"/>
                <w:szCs w:val="18"/>
              </w:rPr>
            </w:pPr>
            <w:r w:rsidRPr="000A28AB">
              <w:rPr>
                <w:color w:val="auto"/>
                <w:sz w:val="18"/>
                <w:szCs w:val="18"/>
              </w:rPr>
              <w:t xml:space="preserve">Lag duration </w:t>
            </w:r>
            <m:oMath>
              <m:d>
                <m:dPr>
                  <m:ctrlPr>
                    <w:rPr>
                      <w:rFonts w:ascii="Cambria Math" w:hAnsi="Cambria Math"/>
                      <w:b w:val="0"/>
                      <w:bCs w:val="0"/>
                      <w:i/>
                      <w:sz w:val="18"/>
                      <w:szCs w:val="18"/>
                    </w:rPr>
                  </m:ctrlPr>
                </m:dPr>
                <m:e>
                  <m:r>
                    <m:rPr>
                      <m:sty m:val="bi"/>
                    </m:rPr>
                    <w:rPr>
                      <w:rFonts w:ascii="Cambria Math" w:hAnsi="Cambria Math"/>
                      <w:color w:val="auto"/>
                      <w:sz w:val="18"/>
                      <w:szCs w:val="18"/>
                    </w:rPr>
                    <m:t>λ</m:t>
                  </m:r>
                </m:e>
              </m:d>
            </m:oMath>
          </w:p>
        </w:tc>
        <w:tc>
          <w:tcPr>
            <w:tcW w:w="1178" w:type="dxa"/>
          </w:tcPr>
          <w:p w14:paraId="721EECB9"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3.927 (3.824, 4.031)</w:t>
            </w:r>
          </w:p>
        </w:tc>
        <w:tc>
          <w:tcPr>
            <w:tcW w:w="1353" w:type="dxa"/>
          </w:tcPr>
          <w:p w14:paraId="276C7BB5"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1.578 (1.520, 1.639)</w:t>
            </w:r>
          </w:p>
        </w:tc>
        <w:tc>
          <w:tcPr>
            <w:tcW w:w="1178" w:type="dxa"/>
          </w:tcPr>
          <w:p w14:paraId="07D28408"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006 (0.002, 0.012)</w:t>
            </w:r>
          </w:p>
        </w:tc>
        <w:tc>
          <w:tcPr>
            <w:tcW w:w="1252" w:type="dxa"/>
          </w:tcPr>
          <w:p w14:paraId="321FE001" w14:textId="77777777"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001 (0.001, 0.001)</w:t>
            </w:r>
          </w:p>
        </w:tc>
        <w:tc>
          <w:tcPr>
            <w:tcW w:w="1178" w:type="dxa"/>
          </w:tcPr>
          <w:p w14:paraId="0BE14994" w14:textId="77777777"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714 (0.684, 0.747)</w:t>
            </w:r>
          </w:p>
        </w:tc>
        <w:tc>
          <w:tcPr>
            <w:tcW w:w="1178" w:type="dxa"/>
          </w:tcPr>
          <w:p w14:paraId="5CD0639E" w14:textId="77777777" w:rsidR="00C11F86" w:rsidRPr="000A28AB" w:rsidRDefault="009D1A86"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045 (0.033, 0.082)</w:t>
            </w:r>
          </w:p>
        </w:tc>
      </w:tr>
    </w:tbl>
    <w:p w14:paraId="7B921F61" w14:textId="77777777" w:rsidR="007A7F01" w:rsidRPr="000A28AB" w:rsidRDefault="00617C36" w:rsidP="009D1A86">
      <w:pPr>
        <w:pStyle w:val="Caption"/>
        <w:jc w:val="center"/>
        <w:rPr>
          <w:b w:val="0"/>
          <w:bCs w:val="0"/>
          <w:color w:val="auto"/>
        </w:rPr>
      </w:pPr>
      <w:bookmarkStart w:id="3" w:name="_Ref453680217"/>
      <w:r w:rsidRPr="000A28AB">
        <w:rPr>
          <w:color w:val="auto"/>
        </w:rPr>
        <w:t xml:space="preserve">Table </w:t>
      </w:r>
      <w:r w:rsidRPr="000A28AB">
        <w:rPr>
          <w:color w:val="auto"/>
        </w:rPr>
        <w:fldChar w:fldCharType="begin"/>
      </w:r>
      <w:r w:rsidRPr="000A28AB">
        <w:rPr>
          <w:color w:val="auto"/>
        </w:rPr>
        <w:instrText xml:space="preserve"> SEQ Table \* ARABIC </w:instrText>
      </w:r>
      <w:r w:rsidRPr="000A28AB">
        <w:rPr>
          <w:color w:val="auto"/>
        </w:rPr>
        <w:fldChar w:fldCharType="separate"/>
      </w:r>
      <w:r w:rsidRPr="000A28AB">
        <w:rPr>
          <w:color w:val="auto"/>
        </w:rPr>
        <w:t>1</w:t>
      </w:r>
      <w:r w:rsidRPr="000A28AB">
        <w:rPr>
          <w:color w:val="auto"/>
        </w:rPr>
        <w:fldChar w:fldCharType="end"/>
      </w:r>
      <w:bookmarkEnd w:id="3"/>
      <w:r w:rsidR="007A7F01" w:rsidRPr="000A28AB">
        <w:rPr>
          <w:color w:val="auto"/>
        </w:rPr>
        <w:t xml:space="preserve">. Estimated </w:t>
      </w:r>
      <w:r w:rsidR="0064719A" w:rsidRPr="000A28AB">
        <w:rPr>
          <w:color w:val="auto"/>
        </w:rPr>
        <w:t xml:space="preserve">growth </w:t>
      </w:r>
      <w:r w:rsidR="007A7F01" w:rsidRPr="000A28AB">
        <w:rPr>
          <w:color w:val="auto"/>
        </w:rPr>
        <w:t xml:space="preserve">parameters. </w:t>
      </w:r>
      <w:r w:rsidR="007A7F01" w:rsidRPr="000A28AB">
        <w:rPr>
          <w:b w:val="0"/>
          <w:bCs w:val="0"/>
          <w:color w:val="auto"/>
        </w:rPr>
        <w:t>95% confidence intervals</w:t>
      </w:r>
      <w:r w:rsidR="004D0490" w:rsidRPr="000A28AB">
        <w:rPr>
          <w:b w:val="0"/>
          <w:bCs w:val="0"/>
          <w:color w:val="auto"/>
        </w:rPr>
        <w:t xml:space="preserve">, calculated using </w:t>
      </w:r>
      <w:r w:rsidR="00894141" w:rsidRPr="000A28AB">
        <w:rPr>
          <w:b w:val="0"/>
          <w:bCs w:val="0"/>
          <w:color w:val="auto"/>
        </w:rPr>
        <w:t>bootstrap</w:t>
      </w:r>
      <w:r w:rsidR="009D1A86" w:rsidRPr="000A28AB">
        <w:rPr>
          <w:b w:val="0"/>
          <w:bCs w:val="0"/>
          <w:color w:val="auto"/>
        </w:rPr>
        <w:t xml:space="preserve"> (1000 samples)</w:t>
      </w:r>
      <w:r w:rsidR="004D0490" w:rsidRPr="000A28AB">
        <w:rPr>
          <w:b w:val="0"/>
          <w:bCs w:val="0"/>
          <w:color w:val="auto"/>
        </w:rPr>
        <w:t>,</w:t>
      </w:r>
      <w:r w:rsidR="007A7F01" w:rsidRPr="000A28AB">
        <w:rPr>
          <w:b w:val="0"/>
          <w:bCs w:val="0"/>
          <w:color w:val="auto"/>
        </w:rPr>
        <w:t xml:space="preserve"> are given in parentheses. Densities are in OD</w:t>
      </w:r>
      <w:r w:rsidR="007A7F01" w:rsidRPr="000A28AB">
        <w:rPr>
          <w:b w:val="0"/>
          <w:bCs w:val="0"/>
          <w:color w:val="auto"/>
          <w:vertAlign w:val="subscript"/>
        </w:rPr>
        <w:t>595</w:t>
      </w:r>
      <w:r w:rsidR="007A7F01" w:rsidRPr="000A28AB">
        <w:rPr>
          <w:b w:val="0"/>
          <w:bCs w:val="0"/>
          <w:color w:val="auto"/>
        </w:rPr>
        <w:t>; growth rate in hours</w:t>
      </w:r>
      <w:r w:rsidR="00CA60FB" w:rsidRPr="000A28AB">
        <w:rPr>
          <w:b w:val="0"/>
          <w:bCs w:val="0"/>
          <w:color w:val="auto"/>
          <w:vertAlign w:val="superscript"/>
        </w:rPr>
        <w:t>-1</w:t>
      </w:r>
      <w:r w:rsidR="00CA60FB" w:rsidRPr="000A28AB">
        <w:rPr>
          <w:b w:val="0"/>
          <w:bCs w:val="0"/>
          <w:color w:val="auto"/>
        </w:rPr>
        <w:t>,</w:t>
      </w:r>
      <w:r w:rsidR="007A7F01" w:rsidRPr="000A28AB">
        <w:rPr>
          <w:b w:val="0"/>
          <w:bCs w:val="0"/>
          <w:color w:val="auto"/>
        </w:rPr>
        <w:t xml:space="preserve"> doubling time and lag duration in hours.</w:t>
      </w:r>
      <w:r w:rsidR="00F56E25" w:rsidRPr="000A28AB">
        <w:rPr>
          <w:b w:val="0"/>
          <w:bCs w:val="0"/>
          <w:color w:val="auto"/>
        </w:rPr>
        <w:t xml:space="preserve"> See </w:t>
      </w:r>
      <w:r w:rsidR="00F56E25" w:rsidRPr="000A28AB">
        <w:rPr>
          <w:b w:val="0"/>
          <w:bCs w:val="0"/>
          <w:color w:val="auto"/>
        </w:rPr>
        <w:fldChar w:fldCharType="begin"/>
      </w:r>
      <w:r w:rsidR="00F56E25" w:rsidRPr="000A28AB">
        <w:rPr>
          <w:b w:val="0"/>
          <w:bCs w:val="0"/>
          <w:color w:val="auto"/>
        </w:rPr>
        <w:instrText xml:space="preserve"> REF _Ref453683761 \h  \* MERGEFORMAT </w:instrText>
      </w:r>
      <w:r w:rsidR="00F56E25" w:rsidRPr="000A28AB">
        <w:rPr>
          <w:b w:val="0"/>
          <w:bCs w:val="0"/>
          <w:color w:val="auto"/>
        </w:rPr>
      </w:r>
      <w:r w:rsidR="00F56E25" w:rsidRPr="000A28AB">
        <w:rPr>
          <w:b w:val="0"/>
          <w:bCs w:val="0"/>
          <w:color w:val="auto"/>
        </w:rPr>
        <w:fldChar w:fldCharType="separate"/>
      </w:r>
      <w:r w:rsidR="00F56E25" w:rsidRPr="000A28AB">
        <w:rPr>
          <w:b w:val="0"/>
          <w:bCs w:val="0"/>
          <w:color w:val="auto"/>
        </w:rPr>
        <w:t>Table S2</w:t>
      </w:r>
      <w:r w:rsidR="00F56E25" w:rsidRPr="000A28AB">
        <w:rPr>
          <w:b w:val="0"/>
          <w:bCs w:val="0"/>
          <w:color w:val="auto"/>
        </w:rPr>
        <w:fldChar w:fldCharType="end"/>
      </w:r>
      <w:r w:rsidR="00F56E25" w:rsidRPr="000A28AB">
        <w:rPr>
          <w:b w:val="0"/>
          <w:bCs w:val="0"/>
          <w:color w:val="auto"/>
        </w:rPr>
        <w:t xml:space="preserve"> for additional parameter estimates.</w:t>
      </w:r>
    </w:p>
    <w:p w14:paraId="2FCAB3B7" w14:textId="77777777" w:rsidR="003616D0" w:rsidRPr="000A28AB" w:rsidRDefault="003616D0" w:rsidP="00CA60FB"/>
    <w:p w14:paraId="0E5D477A" w14:textId="77777777" w:rsidR="006C449D" w:rsidRDefault="00F31589">
      <w:pPr>
        <w:pStyle w:val="Heading2"/>
      </w:pPr>
      <w:r>
        <w:t>b</w:t>
      </w:r>
      <w:r w:rsidR="00745FCB">
        <w:t xml:space="preserve">. </w:t>
      </w:r>
      <w:r w:rsidR="006C449D">
        <w:t>Mixed culture growth</w:t>
      </w:r>
    </w:p>
    <w:p w14:paraId="2B8BDE8D" w14:textId="77777777" w:rsidR="007A7F01" w:rsidRPr="000A28AB" w:rsidRDefault="007A7F01" w:rsidP="00CB76DE">
      <w:pPr>
        <w:pStyle w:val="Heading3"/>
      </w:pPr>
      <w:r w:rsidRPr="000A28AB">
        <w:t>Competition model</w:t>
      </w:r>
    </w:p>
    <w:p w14:paraId="2FE588C9" w14:textId="77777777" w:rsidR="007A7F01" w:rsidRPr="000A28AB" w:rsidRDefault="00651E9E" w:rsidP="00C35103">
      <w:r>
        <w:t>To</w:t>
      </w:r>
      <w:r w:rsidRPr="000A28AB">
        <w:t xml:space="preserve"> </w:t>
      </w:r>
      <w:r w:rsidR="007A7F01" w:rsidRPr="000A28AB">
        <w:t xml:space="preserve">model growth in a mixed culture, we assume that interactions between the strains </w:t>
      </w:r>
      <w:r w:rsidR="008179CB">
        <w:t>a</w:t>
      </w:r>
      <w:r>
        <w:t>re</w:t>
      </w:r>
      <w:r w:rsidRPr="000A28AB">
        <w:t xml:space="preserve"> </w:t>
      </w:r>
      <w:r w:rsidR="007A7F01" w:rsidRPr="000A28AB">
        <w:t xml:space="preserve">solely due to resource competition. </w:t>
      </w:r>
      <w:r w:rsidR="004152F9" w:rsidRPr="000A28AB">
        <w:t>We derive</w:t>
      </w:r>
      <w:r w:rsidR="009B614B" w:rsidRPr="000A28AB">
        <w:t>d</w:t>
      </w:r>
      <w:r w:rsidR="004152F9" w:rsidRPr="000A28AB">
        <w:t xml:space="preserve"> a new</w:t>
      </w:r>
      <w:r w:rsidR="009B614B" w:rsidRPr="000A28AB">
        <w:t xml:space="preserve"> 2-strain</w:t>
      </w:r>
      <w:r w:rsidR="004152F9" w:rsidRPr="000A28AB">
        <w:t xml:space="preserve"> </w:t>
      </w:r>
      <w:proofErr w:type="spellStart"/>
      <w:r w:rsidR="004152F9" w:rsidRPr="000A28AB">
        <w:t>Lotka-Volterra</w:t>
      </w:r>
      <w:proofErr w:type="spellEnd"/>
      <w:r w:rsidR="004152F9" w:rsidRPr="000A28AB">
        <w:t xml:space="preserve"> </w:t>
      </w:r>
      <w:r w:rsidR="007A7F01" w:rsidRPr="000A28AB">
        <w:t>competition model</w:t>
      </w:r>
      <w:r w:rsidR="009B614B" w:rsidRPr="000A28AB">
        <w:fldChar w:fldCharType="begin" w:fldLock="1"/>
      </w:r>
      <w:r w:rsidR="00C35103">
        <w:instrText>ADDIN CSL_CITATION { "citationItems" : [ { "id" : "ITEM-1", "itemData" : { "ISBN" : "978-0-387-22437-4", "author" : [ { "dropping-particle" : "", "family" : "Murray", "given" : "James D.", "non-dropping-particle" : "", "parse-names" : false, "suffix" : "" } ], "edition" : "3", "id" : "ITEM-1", "issued" : { "date-parts" : [ [ "2002" ] ] }, "number-of-pages" : "551", "publisher" : "Springer", "title" : "Mathematical Biology: I. An Introduction", "type" : "book" }, "uris" : [ "http://www.mendeley.com/documents/?uuid=7b6f2aeb-7e4b-424f-8be9-989ef4d5dd26" ] } ], "mendeley" : { "formattedCitation" : "&lt;sup&gt;12&lt;/sup&gt;", "plainTextFormattedCitation" : "12", "previouslyFormattedCitation" : "(Murray, 2002)" }, "properties" : { "noteIndex" : 0 }, "schema" : "https://github.com/citation-style-language/schema/raw/master/csl-citation.json" }</w:instrText>
      </w:r>
      <w:r w:rsidR="009B614B" w:rsidRPr="000A28AB">
        <w:fldChar w:fldCharType="separate"/>
      </w:r>
      <w:r w:rsidR="00C35103" w:rsidRPr="00C35103">
        <w:rPr>
          <w:noProof/>
          <w:vertAlign w:val="superscript"/>
        </w:rPr>
        <w:t>12</w:t>
      </w:r>
      <w:r w:rsidR="009B614B" w:rsidRPr="000A28AB">
        <w:fldChar w:fldCharType="end"/>
      </w:r>
      <w:r w:rsidR="009B614B" w:rsidRPr="000A28AB">
        <w:t xml:space="preserve"> </w:t>
      </w:r>
      <w:r w:rsidR="004152F9" w:rsidRPr="000A28AB">
        <w:t>based on resource consumption</w:t>
      </w:r>
      <w:r w:rsidR="007A7F01" w:rsidRPr="000A28AB">
        <w:t xml:space="preserve"> (see </w:t>
      </w:r>
      <w:r w:rsidR="00756174" w:rsidRPr="000A28AB">
        <w:t>Supporting text 2</w:t>
      </w:r>
      <w:r w:rsidR="007A7F01"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32C70A3" w14:textId="77777777" w:rsidTr="00B57EC6">
        <w:tc>
          <w:tcPr>
            <w:tcW w:w="1951" w:type="dxa"/>
            <w:vAlign w:val="center"/>
          </w:tcPr>
          <w:p w14:paraId="13BD5E64" w14:textId="77777777" w:rsidR="007A7F01" w:rsidRPr="000A28AB" w:rsidRDefault="007A7F01">
            <w:pPr>
              <w:jc w:val="right"/>
              <w:rPr>
                <w:i/>
                <w:iCs/>
              </w:rPr>
            </w:pPr>
          </w:p>
        </w:tc>
        <w:tc>
          <w:tcPr>
            <w:tcW w:w="5103" w:type="dxa"/>
            <w:vAlign w:val="center"/>
          </w:tcPr>
          <w:p w14:paraId="62DACDDC" w14:textId="77777777" w:rsidR="007A7F01" w:rsidRPr="000A28AB" w:rsidRDefault="00732575" w:rsidP="006D6E0A">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e>
                    </m:eqArr>
                  </m:e>
                </m:d>
              </m:oMath>
            </m:oMathPara>
          </w:p>
        </w:tc>
        <w:tc>
          <w:tcPr>
            <w:tcW w:w="1468" w:type="dxa"/>
            <w:vAlign w:val="center"/>
          </w:tcPr>
          <w:p w14:paraId="7F185F36" w14:textId="77777777" w:rsidR="00B57EC6" w:rsidRPr="000A28AB" w:rsidRDefault="007A7F01">
            <w:pPr>
              <w:jc w:val="right"/>
              <w:rPr>
                <w:i/>
                <w:iCs/>
              </w:rPr>
            </w:pPr>
            <w:r w:rsidRPr="000A28AB">
              <w:rPr>
                <w:i/>
                <w:iCs/>
              </w:rPr>
              <w:t>[3a]</w:t>
            </w:r>
          </w:p>
          <w:p w14:paraId="6509A934" w14:textId="77777777" w:rsidR="006D6E0A" w:rsidRPr="000A28AB" w:rsidRDefault="006D6E0A">
            <w:pPr>
              <w:jc w:val="right"/>
              <w:rPr>
                <w:i/>
                <w:iCs/>
              </w:rPr>
            </w:pPr>
          </w:p>
          <w:p w14:paraId="3EAD2335" w14:textId="77777777" w:rsidR="007A7F01" w:rsidRPr="000A28AB" w:rsidRDefault="007A7F01" w:rsidP="006D6E0A">
            <w:pPr>
              <w:jc w:val="right"/>
              <w:rPr>
                <w:i/>
                <w:iCs/>
              </w:rPr>
            </w:pPr>
            <w:r w:rsidRPr="000A28AB">
              <w:rPr>
                <w:i/>
                <w:iCs/>
              </w:rPr>
              <w:t>[3b]</w:t>
            </w:r>
          </w:p>
        </w:tc>
      </w:tr>
    </w:tbl>
    <w:p w14:paraId="2AE9E286" w14:textId="77777777" w:rsidR="007A7F01" w:rsidRPr="000A28AB" w:rsidRDefault="00732575" w:rsidP="001F105D">
      <w:pPr>
        <w:ind w:firstLine="0"/>
      </w:pP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0A28AB">
        <w:t xml:space="preserve"> is the density of strain </w:t>
      </w:r>
      <m:oMath>
        <m:r>
          <w:rPr>
            <w:rFonts w:ascii="Cambria Math" w:hAnsi="Cambria Math"/>
          </w:rPr>
          <m:t>i=1,2</m:t>
        </m:r>
      </m:oMath>
      <w:r w:rsidR="007A7F01"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0A28AB">
        <w:t xml:space="preserve"> are the values of the corresponding parameters for strain </w:t>
      </w:r>
      <m:oMath>
        <m:r>
          <w:rPr>
            <w:rFonts w:ascii="Cambria Math" w:hAnsi="Cambria Math"/>
          </w:rPr>
          <m:t>i</m:t>
        </m:r>
      </m:oMath>
      <w:r w:rsidR="007A7F01" w:rsidRPr="000A28AB">
        <w:t xml:space="preserve"> </w:t>
      </w:r>
      <w:r w:rsidR="00B02278">
        <w:t>o</w:t>
      </w:r>
      <w:r w:rsidR="00651E9E">
        <w:t>btained</w:t>
      </w:r>
      <w:r w:rsidR="007A7F01" w:rsidRPr="000A28AB">
        <w:t xml:space="preserve"> from fitting the monoculture growth curve data.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i</m:t>
            </m:r>
          </m:sub>
        </m:sSub>
      </m:oMath>
      <w:r w:rsidR="007A7F01" w:rsidRPr="000A28AB">
        <w:t xml:space="preserve"> is a competition coefficient, the ratio between inter- and i</w:t>
      </w:r>
      <w:r w:rsidR="009B614B" w:rsidRPr="000A28AB">
        <w:t>ntra-strain competitive effect.</w:t>
      </w:r>
    </w:p>
    <w:p w14:paraId="69A40931" w14:textId="77777777" w:rsidR="007A7F01" w:rsidRPr="000A28AB" w:rsidRDefault="007A7F01" w:rsidP="00BF635D">
      <w:r w:rsidRPr="000A28AB">
        <w:t>Th</w:t>
      </w:r>
      <w:r w:rsidR="006D6E0A" w:rsidRPr="000A28AB">
        <w:t>is</w:t>
      </w:r>
      <w:r w:rsidRPr="000A28AB">
        <w:t xml:space="preserve"> competition model explicitly assumes that interactions between the strains are solely due to resource competition. Therefore, all interactions are described by the </w:t>
      </w:r>
      <w:r w:rsidRPr="000A28AB">
        <w:lastRenderedPageBreak/>
        <w:t xml:space="preserve">deceleration of the growth rate of each strain in response to growth of the other strain. </w:t>
      </w:r>
      <w:r w:rsidR="00517B55">
        <w:t xml:space="preserve">Of note, each strain </w:t>
      </w:r>
      <w:r w:rsidR="00BF635D">
        <w:t>can</w:t>
      </w:r>
      <w:r w:rsidR="00517B55">
        <w:t xml:space="preserve"> have a different </w:t>
      </w:r>
      <w:r w:rsidRPr="000A28AB">
        <w:t xml:space="preserve">limiting resource </w:t>
      </w:r>
      <w:r w:rsidR="00517B55">
        <w:t>and</w:t>
      </w:r>
      <w:r w:rsidR="006D6E0A" w:rsidRPr="000A28AB">
        <w:t xml:space="preserve"> </w:t>
      </w:r>
      <w:r w:rsidRPr="000A28AB">
        <w:t xml:space="preserve">resource efficiency, </w:t>
      </w:r>
      <w:r w:rsidR="00517B55">
        <w:t>based on the</w:t>
      </w:r>
      <w:r w:rsidRPr="000A28AB">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0A28AB">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0A28AB">
        <w:t xml:space="preserve"> </w:t>
      </w:r>
      <w:r w:rsidR="00517B55">
        <w:t xml:space="preserve">determined </w:t>
      </w:r>
      <w:r w:rsidR="00607805" w:rsidRPr="000A28AB">
        <w:t>for each strain</w:t>
      </w:r>
      <w:r w:rsidR="00517B55">
        <w:t xml:space="preserve"> grown individually</w:t>
      </w:r>
      <w:r w:rsidRPr="000A28AB">
        <w:t>.</w:t>
      </w:r>
    </w:p>
    <w:p w14:paraId="550186D3" w14:textId="77777777" w:rsidR="007A7F01" w:rsidRPr="000A28AB" w:rsidRDefault="007A7F01" w:rsidP="00515701">
      <w:r w:rsidRPr="000A28AB">
        <w:t>Eq. 3 is fitted to the growth curve of a mixed culture that includes both strains, in which the combined OD of the strains is recorded over time</w:t>
      </w:r>
      <w:r w:rsidR="00D96F6C" w:rsidRPr="000A28AB">
        <w:t xml:space="preserve"> (but not the frequency</w:t>
      </w:r>
      <w:r w:rsidR="00001E91" w:rsidRPr="000A28AB">
        <w:t xml:space="preserve"> or density</w:t>
      </w:r>
      <w:r w:rsidR="00D96F6C" w:rsidRPr="000A28AB">
        <w:t xml:space="preserve"> of each individual strain)</w:t>
      </w:r>
      <w:r w:rsidRPr="000A28AB">
        <w:t xml:space="preserve">. This fit i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0A28AB">
        <w:t xml:space="preserve"> (eq. 3) and the observed OD from the mixed culture</w:t>
      </w:r>
      <w:r w:rsidR="00001E91" w:rsidRPr="000A28AB">
        <w:t xml:space="preserve"> </w:t>
      </w:r>
      <w:r w:rsidR="004C0744" w:rsidRPr="000A28AB">
        <w:t>and yields</w:t>
      </w:r>
      <w:r w:rsidR="00001E91" w:rsidRPr="000A28AB">
        <w:t xml:space="preserve"> 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0A28AB">
        <w:t xml:space="preserve"> (</w:t>
      </w:r>
      <w:r w:rsidRPr="000A28AB">
        <w:fldChar w:fldCharType="begin"/>
      </w:r>
      <w:r w:rsidRPr="000A28AB">
        <w:instrText xml:space="preserve"> REF _Ref439853356 \h </w:instrText>
      </w:r>
      <w:r w:rsidR="000A28AB">
        <w:instrText xml:space="preserve"> \* MERGEFORMAT </w:instrText>
      </w:r>
      <w:r w:rsidRPr="000A28AB">
        <w:fldChar w:fldCharType="separate"/>
      </w:r>
      <w:r w:rsidR="00001E91" w:rsidRPr="000A28AB">
        <w:t xml:space="preserve">Figure </w:t>
      </w:r>
      <w:r w:rsidR="00001E91" w:rsidRPr="000A28AB">
        <w:rPr>
          <w:noProof/>
        </w:rPr>
        <w:t>4</w:t>
      </w:r>
      <w:r w:rsidRPr="000A28AB">
        <w:fldChar w:fldCharType="end"/>
      </w:r>
      <w:r w:rsidRPr="000A28AB">
        <w:t>A-C).</w:t>
      </w:r>
    </w:p>
    <w:p w14:paraId="369E2751" w14:textId="77777777" w:rsidR="007A7F01" w:rsidRPr="000A28AB" w:rsidRDefault="00D96F6C" w:rsidP="00001E91">
      <w:r w:rsidRPr="000A28AB">
        <w:t xml:space="preserve">Using the </w:t>
      </w:r>
      <w:r w:rsidR="007A7F01" w:rsidRPr="000A28AB">
        <w:t>estimated</w:t>
      </w:r>
      <w:r w:rsidRPr="000A28AB">
        <w:t xml:space="preserve"> parameters</w:t>
      </w:r>
      <w:r w:rsidR="007A7F01" w:rsidRPr="000A28AB">
        <w:t xml:space="preserve">, eq. 3 is solved by numerical integration, providing a joint prediction for the 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007A7F01" w:rsidRPr="000A28AB">
        <w:t xml:space="preserve">. From the predicted densities, the frequencies of each strain over time can be </w:t>
      </w:r>
      <w:r w:rsidR="00001E91" w:rsidRPr="000A28AB">
        <w:t xml:space="preserve">inferred: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0A28AB">
        <w:t>.</w:t>
      </w:r>
    </w:p>
    <w:p w14:paraId="6C572005" w14:textId="77777777" w:rsidR="007A7F01" w:rsidRPr="000A28AB" w:rsidRDefault="007A7F01" w:rsidP="00CB76DE">
      <w:pPr>
        <w:pStyle w:val="Heading3"/>
      </w:pPr>
      <w:r w:rsidRPr="000A28AB">
        <w:t>Prediction validation</w:t>
      </w:r>
    </w:p>
    <w:p w14:paraId="65745899" w14:textId="77777777" w:rsidR="007A7F01" w:rsidRPr="000A28AB" w:rsidRDefault="007A7F01" w:rsidP="00001E91">
      <w:r w:rsidRPr="000A28AB">
        <w:t xml:space="preserve">To </w:t>
      </w:r>
      <w:r w:rsidR="00517B55">
        <w:t>test</w:t>
      </w:r>
      <w:r w:rsidR="00517B55" w:rsidRPr="000A28AB">
        <w:t xml:space="preserve"> </w:t>
      </w:r>
      <w:r w:rsidR="00517B55">
        <w:t>this</w:t>
      </w:r>
      <w:r w:rsidR="00517B55" w:rsidRPr="000A28AB">
        <w:t xml:space="preserve"> </w:t>
      </w:r>
      <w:r w:rsidRPr="000A28AB">
        <w:t xml:space="preserve">method, we performed growth curve and competition experiments with two different sets of </w:t>
      </w:r>
      <w:r w:rsidRPr="000A28AB">
        <w:rPr>
          <w:i/>
          <w:iCs/>
        </w:rPr>
        <w:t xml:space="preserve">E. coli </w:t>
      </w:r>
      <w:r w:rsidRPr="000A28AB">
        <w:t xml:space="preserve">strains marked with fluorescent proteins. In </w:t>
      </w:r>
      <w:r w:rsidR="00001E91" w:rsidRPr="000A28AB">
        <w:t>experiments A and B</w:t>
      </w:r>
      <w:r w:rsidRPr="000A28AB">
        <w:t xml:space="preserve"> we competed DH5α-GFP vs. TG1-RFP; in </w:t>
      </w:r>
      <w:r w:rsidR="00001E91" w:rsidRPr="000A28AB">
        <w:t>experiment C</w:t>
      </w:r>
      <w:r w:rsidRPr="000A28AB">
        <w:t xml:space="preserve"> we competed JM109-GFP with MG1655-Δfnr-RFP</w:t>
      </w:r>
      <w:r w:rsidR="00001E91" w:rsidRPr="000A28AB">
        <w:t xml:space="preserve"> (</w:t>
      </w:r>
      <w:r w:rsidR="00001E91" w:rsidRPr="000A28AB">
        <w:fldChar w:fldCharType="begin"/>
      </w:r>
      <w:r w:rsidR="00001E91" w:rsidRPr="000A28AB">
        <w:instrText xml:space="preserve"> REF _Ref439852115 \h </w:instrText>
      </w:r>
      <w:r w:rsidR="000A28AB">
        <w:instrText xml:space="preserve"> \* MERGEFORMAT </w:instrText>
      </w:r>
      <w:r w:rsidR="00001E91" w:rsidRPr="000A28AB">
        <w:fldChar w:fldCharType="separate"/>
      </w:r>
      <w:r w:rsidR="00001E91" w:rsidRPr="000A28AB">
        <w:t xml:space="preserve">Figure </w:t>
      </w:r>
      <w:r w:rsidR="00001E91" w:rsidRPr="000A28AB">
        <w:rPr>
          <w:noProof/>
        </w:rPr>
        <w:t>2</w:t>
      </w:r>
      <w:r w:rsidR="00001E91" w:rsidRPr="000A28AB">
        <w:fldChar w:fldCharType="end"/>
      </w:r>
      <w:r w:rsidR="00001E91" w:rsidRPr="000A28AB">
        <w:t>)</w:t>
      </w:r>
      <w:r w:rsidRPr="000A28AB">
        <w:t xml:space="preserve">. </w:t>
      </w:r>
    </w:p>
    <w:p w14:paraId="3B77DE4B" w14:textId="77777777" w:rsidR="007A7F01" w:rsidRPr="000A28AB" w:rsidRDefault="007A7F01" w:rsidP="00CD2EF9">
      <w:r w:rsidRPr="000A28AB">
        <w:t>In each experiment, 32</w:t>
      </w:r>
      <w:r w:rsidR="008179CB">
        <w:t xml:space="preserve"> replicate</w:t>
      </w:r>
      <w:r w:rsidRPr="000A28AB">
        <w:t xml:space="preserve"> </w:t>
      </w:r>
      <w:r w:rsidR="00001E91" w:rsidRPr="000A28AB">
        <w:t xml:space="preserve">monocultures </w:t>
      </w:r>
      <w:r w:rsidRPr="000A28AB">
        <w:t xml:space="preserve">of the </w:t>
      </w:r>
      <w:r w:rsidR="00517B55">
        <w:t>GFP</w:t>
      </w:r>
      <w:r w:rsidR="00517B55" w:rsidRPr="000A28AB">
        <w:t xml:space="preserve"> </w:t>
      </w:r>
      <w:r w:rsidRPr="000A28AB">
        <w:t xml:space="preserve">strain, 30 </w:t>
      </w:r>
      <w:r w:rsidR="008179CB">
        <w:t xml:space="preserve">replicate </w:t>
      </w:r>
      <w:r w:rsidR="00001E91" w:rsidRPr="000A28AB">
        <w:t>monocultures</w:t>
      </w:r>
      <w:r w:rsidRPr="000A28AB">
        <w:t xml:space="preserve"> of the </w:t>
      </w:r>
      <w:r w:rsidR="00517B55">
        <w:t>RFP</w:t>
      </w:r>
      <w:r w:rsidR="00517B55" w:rsidRPr="000A28AB">
        <w:t xml:space="preserve"> </w:t>
      </w:r>
      <w:r w:rsidRPr="000A28AB">
        <w:t>strain alone, and 32</w:t>
      </w:r>
      <w:r w:rsidR="008179CB">
        <w:t xml:space="preserve"> replicate</w:t>
      </w:r>
      <w:r w:rsidRPr="000A28AB">
        <w:t xml:space="preserve"> </w:t>
      </w:r>
      <w:r w:rsidR="00001E91" w:rsidRPr="000A28AB">
        <w:t>mixed cultures</w:t>
      </w:r>
      <w:r w:rsidRPr="000A28AB">
        <w:t xml:space="preserve"> </w:t>
      </w:r>
      <w:r w:rsidR="00517B55">
        <w:t xml:space="preserve">containing the GFP and RFP </w:t>
      </w:r>
      <w:r w:rsidR="00001E91" w:rsidRPr="000A28AB">
        <w:t>strain</w:t>
      </w:r>
      <w:r w:rsidR="00517B55">
        <w:t>s</w:t>
      </w:r>
      <w:r w:rsidR="00001E91" w:rsidRPr="000A28AB">
        <w:t xml:space="preserve"> </w:t>
      </w:r>
      <w:r w:rsidRPr="000A28AB">
        <w:t>together,</w:t>
      </w:r>
      <w:r w:rsidR="00517B55">
        <w:t xml:space="preserve"> were grown</w:t>
      </w:r>
      <w:r w:rsidR="00B376BD" w:rsidRPr="000A28AB">
        <w:t xml:space="preserve"> in a 96-well plate,</w:t>
      </w:r>
      <w:r w:rsidRPr="000A28AB">
        <w:t xml:space="preserve"> </w:t>
      </w:r>
      <w:r w:rsidR="00517B55">
        <w:t>under</w:t>
      </w:r>
      <w:r w:rsidRPr="000A28AB">
        <w:t xml:space="preserve"> the same experimental conditions. The optical density of each </w:t>
      </w:r>
      <w:r w:rsidR="00001E91" w:rsidRPr="000A28AB">
        <w:t>culture</w:t>
      </w:r>
      <w:r w:rsidRPr="000A28AB">
        <w:t xml:space="preserve"> was measured every 15 minutes using a</w:t>
      </w:r>
      <w:r w:rsidR="00CD2EF9">
        <w:t>n automatic</w:t>
      </w:r>
      <w:r w:rsidRPr="000A28AB">
        <w:t xml:space="preserve"> plate reader. </w:t>
      </w:r>
      <w:r w:rsidR="00517B55">
        <w:t>S</w:t>
      </w:r>
      <w:r w:rsidRPr="000A28AB">
        <w:t>ample</w:t>
      </w:r>
      <w:r w:rsidR="00517B55">
        <w:t>s</w:t>
      </w:r>
      <w:r w:rsidRPr="000A28AB">
        <w:t xml:space="preserve"> </w:t>
      </w:r>
      <w:r w:rsidR="00517B55">
        <w:t>were</w:t>
      </w:r>
      <w:r w:rsidR="00517B55" w:rsidRPr="000A28AB">
        <w:t xml:space="preserve"> </w:t>
      </w:r>
      <w:r w:rsidR="00517B55">
        <w:t>collected</w:t>
      </w:r>
      <w:r w:rsidR="00517B55" w:rsidRPr="000A28AB">
        <w:t xml:space="preserve"> </w:t>
      </w:r>
      <w:r w:rsidRPr="000A28AB">
        <w:t xml:space="preserve">from the mixed </w:t>
      </w:r>
      <w:r w:rsidR="00001E91" w:rsidRPr="000A28AB">
        <w:t>cultures</w:t>
      </w:r>
      <w:r w:rsidRPr="000A28AB">
        <w:t xml:space="preserve"> every hour for the first 7-8 hours, and the </w:t>
      </w:r>
      <w:r w:rsidR="00517B55">
        <w:t xml:space="preserve">relative </w:t>
      </w:r>
      <w:r w:rsidRPr="000A28AB">
        <w:t xml:space="preserve">frequencies of the two strains </w:t>
      </w:r>
      <w:r w:rsidR="00D96F6C" w:rsidRPr="000A28AB">
        <w:t xml:space="preserve">were </w:t>
      </w:r>
      <w:r w:rsidRPr="000A28AB">
        <w:t xml:space="preserve">measured using flow cytometry (see </w:t>
      </w:r>
      <w:r w:rsidRPr="000A28AB">
        <w:fldChar w:fldCharType="begin"/>
      </w:r>
      <w:r w:rsidRPr="000A28AB">
        <w:instrText xml:space="preserve"> REF _Ref439853427 \h </w:instrText>
      </w:r>
      <w:r w:rsidR="000A28AB">
        <w:instrText xml:space="preserve"> \* MERGEFORMAT </w:instrText>
      </w:r>
      <w:r w:rsidRPr="000A28AB">
        <w:fldChar w:fldCharType="separate"/>
      </w:r>
      <w:r w:rsidRPr="000A28AB">
        <w:t>Materials and Methods</w:t>
      </w:r>
      <w:r w:rsidRPr="000A28AB">
        <w:fldChar w:fldCharType="end"/>
      </w:r>
      <w:r w:rsidRPr="000A28AB">
        <w:t>).</w:t>
      </w:r>
    </w:p>
    <w:p w14:paraId="0097AEA1" w14:textId="77777777" w:rsidR="007A7F01" w:rsidRPr="000A28AB" w:rsidRDefault="00517B55" w:rsidP="00CD2EF9">
      <w:r>
        <w:t>E</w:t>
      </w:r>
      <w:r w:rsidR="00001E91" w:rsidRPr="000A28AB">
        <w:t xml:space="preserve">mpirical </w:t>
      </w:r>
      <w:r w:rsidR="00CD2EF9">
        <w:t xml:space="preserve">competition </w:t>
      </w:r>
      <w:r w:rsidR="00001E91" w:rsidRPr="000A28AB">
        <w:t>results</w:t>
      </w:r>
      <w:r w:rsidR="007A7F01" w:rsidRPr="000A28AB">
        <w:t xml:space="preserve"> (colored error bars)</w:t>
      </w:r>
      <w:r w:rsidR="00001E91" w:rsidRPr="000A28AB">
        <w:t xml:space="preserve">, </w:t>
      </w:r>
      <w:r>
        <w:rPr>
          <w:i/>
        </w:rPr>
        <w:t>Curveball</w:t>
      </w:r>
      <w:r w:rsidRPr="000A28AB">
        <w:t xml:space="preserve"> </w:t>
      </w:r>
      <w:r w:rsidR="00001E91" w:rsidRPr="000A28AB">
        <w:t>predictions (in green and red solid lines),</w:t>
      </w:r>
      <w:r w:rsidR="007A7F01" w:rsidRPr="000A28AB">
        <w:t xml:space="preserve"> and exponential model</w:t>
      </w:r>
      <w:r w:rsidR="00001E91" w:rsidRPr="000A28AB">
        <w:t xml:space="preserve"> prediction</w:t>
      </w:r>
      <w:r w:rsidR="007A7F01" w:rsidRPr="000A28AB">
        <w:t xml:space="preserve"> (dashed black lines</w:t>
      </w:r>
      <w:r w:rsidR="00001E91" w:rsidRPr="000A28AB">
        <w:t xml:space="preserve">; see </w:t>
      </w:r>
      <w:r w:rsidR="00001E91" w:rsidRPr="000A28AB">
        <w:fldChar w:fldCharType="begin"/>
      </w:r>
      <w:r w:rsidR="00001E91" w:rsidRPr="000A28AB">
        <w:instrText xml:space="preserve"> REF _Ref453682586 \h </w:instrText>
      </w:r>
      <w:r w:rsidR="000A28AB">
        <w:instrText xml:space="preserve"> \* MERGEFORMAT </w:instrText>
      </w:r>
      <w:r w:rsidR="00001E91" w:rsidRPr="000A28AB">
        <w:fldChar w:fldCharType="separate"/>
      </w:r>
      <w:r w:rsidR="00001E91" w:rsidRPr="000A28AB">
        <w:t>Figure 1</w:t>
      </w:r>
      <w:r w:rsidR="00001E91" w:rsidRPr="000A28AB">
        <w:fldChar w:fldCharType="end"/>
      </w:r>
      <w:r w:rsidR="00001E91" w:rsidRPr="000A28AB">
        <w:t xml:space="preserve"> for details</w:t>
      </w:r>
      <w:r w:rsidR="007A7F01" w:rsidRPr="000A28AB">
        <w:t xml:space="preserve">) for </w:t>
      </w:r>
      <w:r w:rsidR="00001E91" w:rsidRPr="000A28AB">
        <w:t xml:space="preserve">three </w:t>
      </w:r>
      <w:r w:rsidR="00CD2EF9">
        <w:t xml:space="preserve">different </w:t>
      </w:r>
      <w:r w:rsidR="007A7F01" w:rsidRPr="000A28AB">
        <w:t>experiments</w:t>
      </w:r>
      <w:r>
        <w:t xml:space="preserve"> are shown in Figure 4</w:t>
      </w:r>
      <w:r w:rsidR="007A7F01" w:rsidRPr="000A28AB">
        <w:t xml:space="preserve">. </w:t>
      </w:r>
      <w:r w:rsidRPr="00B02278">
        <w:rPr>
          <w:i/>
          <w:iCs/>
        </w:rPr>
        <w:t>Curveball</w:t>
      </w:r>
      <w:r w:rsidRPr="000A28AB">
        <w:t xml:space="preserve"> </w:t>
      </w:r>
      <w:r w:rsidR="00E1616E" w:rsidRPr="000A28AB">
        <w:t xml:space="preserve">performs well and </w:t>
      </w:r>
      <w:r w:rsidR="007A7F01" w:rsidRPr="000A28AB">
        <w:t xml:space="preserve">clearly </w:t>
      </w:r>
      <w:r w:rsidR="00581780">
        <w:t xml:space="preserve">improves upon </w:t>
      </w:r>
      <w:r w:rsidR="00E1616E" w:rsidRPr="000A28AB">
        <w:t>the exponential model</w:t>
      </w:r>
      <w:r w:rsidR="007A7F01" w:rsidRPr="000A28AB">
        <w:t xml:space="preserve"> for predicting competition</w:t>
      </w:r>
      <w:r w:rsidR="00CD2EF9">
        <w:t xml:space="preserve"> dynamics</w:t>
      </w:r>
      <w:r w:rsidR="007A7F01" w:rsidRPr="000A28AB">
        <w:t xml:space="preserve"> in </w:t>
      </w:r>
      <w:r w:rsidR="00CD2EF9">
        <w:t xml:space="preserve">a </w:t>
      </w:r>
      <w:r w:rsidR="007A7F01" w:rsidRPr="000A28AB">
        <w:t>mixed culture.</w:t>
      </w:r>
    </w:p>
    <w:p w14:paraId="5612FF9F" w14:textId="77777777" w:rsidR="007A7F01" w:rsidRPr="000A28AB" w:rsidRDefault="007A7F01" w:rsidP="00E1616E">
      <w:pPr>
        <w:spacing w:line="240" w:lineRule="auto"/>
      </w:pPr>
    </w:p>
    <w:p w14:paraId="31E56C40" w14:textId="77777777" w:rsidR="007A7F01" w:rsidRPr="000A28AB" w:rsidRDefault="007A7F01"/>
    <w:p w14:paraId="4976B15C" w14:textId="77777777" w:rsidR="007A7F01" w:rsidRPr="000A28AB" w:rsidRDefault="00334F6F">
      <w:pPr>
        <w:keepNext/>
        <w:jc w:val="center"/>
      </w:pPr>
      <w:r w:rsidRPr="000A28AB">
        <w:rPr>
          <w:noProof/>
        </w:rPr>
        <w:lastRenderedPageBreak/>
        <w:drawing>
          <wp:inline distT="0" distB="0" distL="0" distR="0" wp14:anchorId="179ADF4E" wp14:editId="2B758323">
            <wp:extent cx="5266690" cy="2414270"/>
            <wp:effectExtent l="0" t="0" r="0" b="5080"/>
            <wp:docPr id="10" name="Picture 10"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curveball_project\ms\Fig-Competition_prediction.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6690" cy="2414270"/>
                    </a:xfrm>
                    <a:prstGeom prst="rect">
                      <a:avLst/>
                    </a:prstGeom>
                    <a:noFill/>
                    <a:ln>
                      <a:noFill/>
                    </a:ln>
                  </pic:spPr>
                </pic:pic>
              </a:graphicData>
            </a:graphic>
          </wp:inline>
        </w:drawing>
      </w:r>
    </w:p>
    <w:p w14:paraId="697EF5A7" w14:textId="77777777" w:rsidR="007A7F01" w:rsidRPr="000A28AB" w:rsidRDefault="00334F6F" w:rsidP="00CB76DE">
      <w:pPr>
        <w:pStyle w:val="Caption"/>
        <w:jc w:val="center"/>
        <w:rPr>
          <w:b w:val="0"/>
          <w:bCs w:val="0"/>
          <w:color w:val="auto"/>
        </w:rPr>
      </w:pPr>
      <w:bookmarkStart w:id="4" w:name="_Ref454205622"/>
      <w:bookmarkStart w:id="5" w:name="_Ref43985335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Pr="000A28AB">
        <w:rPr>
          <w:noProof/>
          <w:color w:val="auto"/>
        </w:rPr>
        <w:t>4</w:t>
      </w:r>
      <w:r w:rsidRPr="000A28AB">
        <w:rPr>
          <w:color w:val="auto"/>
        </w:rPr>
        <w:fldChar w:fldCharType="end"/>
      </w:r>
      <w:bookmarkEnd w:id="4"/>
      <w:r w:rsidRPr="000A28AB">
        <w:rPr>
          <w:color w:val="auto"/>
        </w:rPr>
        <w:t>.</w:t>
      </w:r>
      <w:r w:rsidRPr="000A28AB">
        <w:rPr>
          <w:color w:val="auto"/>
          <w:sz w:val="20"/>
          <w:szCs w:val="20"/>
        </w:rPr>
        <w:t xml:space="preserve"> </w:t>
      </w:r>
      <w:r w:rsidRPr="000A28AB">
        <w:rPr>
          <w:color w:val="auto"/>
        </w:rPr>
        <w:t xml:space="preserve">Predicting growth in a mixed </w:t>
      </w:r>
      <w:r w:rsidR="00305BBC" w:rsidRPr="000A28AB">
        <w:rPr>
          <w:color w:val="auto"/>
        </w:rPr>
        <w:t>culture</w:t>
      </w:r>
      <w:r w:rsidRPr="000A28AB">
        <w:rPr>
          <w:color w:val="auto"/>
        </w:rPr>
        <w:t>.</w:t>
      </w:r>
      <w:r w:rsidRPr="000A28AB">
        <w:rPr>
          <w:b w:val="0"/>
          <w:bCs w:val="0"/>
          <w:color w:val="auto"/>
        </w:rPr>
        <w:t xml:space="preserve"> Growth of two </w:t>
      </w:r>
      <w:r w:rsidRPr="000A28AB">
        <w:rPr>
          <w:b w:val="0"/>
          <w:bCs w:val="0"/>
          <w:i/>
          <w:iCs/>
          <w:color w:val="auto"/>
        </w:rPr>
        <w:t>E. coli</w:t>
      </w:r>
      <w:r w:rsidRPr="000A28AB">
        <w:rPr>
          <w:b w:val="0"/>
          <w:bCs w:val="0"/>
          <w:color w:val="auto"/>
        </w:rPr>
        <w:t xml:space="preserve"> </w:t>
      </w:r>
      <w:r w:rsidR="003C1D42" w:rsidRPr="000A28AB">
        <w:rPr>
          <w:b w:val="0"/>
          <w:bCs w:val="0"/>
          <w:color w:val="auto"/>
        </w:rPr>
        <w:t xml:space="preserve">strains </w:t>
      </w:r>
      <w:r w:rsidRPr="000A28AB">
        <w:rPr>
          <w:b w:val="0"/>
          <w:bCs w:val="0"/>
          <w:color w:val="auto"/>
        </w:rPr>
        <w:t xml:space="preserve">competing for resources in a mixed culture. </w:t>
      </w:r>
      <w:r w:rsidR="003C1D42" w:rsidRPr="000A28AB">
        <w:rPr>
          <w:color w:val="auto"/>
        </w:rPr>
        <w:t>(</w:t>
      </w:r>
      <w:r w:rsidRPr="000A28AB">
        <w:rPr>
          <w:color w:val="auto"/>
        </w:rPr>
        <w:t>A-C</w:t>
      </w:r>
      <w:r w:rsidR="003C1D42" w:rsidRPr="000A28AB">
        <w:rPr>
          <w:color w:val="auto"/>
        </w:rPr>
        <w:t>)</w:t>
      </w:r>
      <w:r w:rsidRPr="000A28AB">
        <w:rPr>
          <w:b w:val="0"/>
          <w:bCs w:val="0"/>
          <w:color w:val="auto"/>
        </w:rPr>
        <w:t xml:space="preserve"> </w:t>
      </w:r>
      <w:r w:rsidR="003C1D42" w:rsidRPr="000A28AB">
        <w:rPr>
          <w:b w:val="0"/>
          <w:bCs w:val="0"/>
          <w:color w:val="auto"/>
        </w:rPr>
        <w:t>Competition model fit (solid blue lines; eq. 3) for mixed culture growth curve data (triangles</w:t>
      </w:r>
      <w:r w:rsidR="001E4CA3">
        <w:rPr>
          <w:b w:val="0"/>
          <w:bCs w:val="0"/>
          <w:color w:val="auto"/>
        </w:rPr>
        <w:t>, data of blue lines in</w:t>
      </w:r>
      <w:r w:rsidR="001E4CA3" w:rsidRPr="001E4CA3">
        <w:rPr>
          <w:b w:val="0"/>
          <w:bCs w:val="0"/>
          <w:color w:val="auto"/>
        </w:rPr>
        <w:t xml:space="preserve"> </w:t>
      </w:r>
      <w:r w:rsidR="001E4CA3" w:rsidRPr="00AE79DE">
        <w:rPr>
          <w:b w:val="0"/>
          <w:bCs w:val="0"/>
          <w:color w:val="auto"/>
        </w:rPr>
        <w:fldChar w:fldCharType="begin"/>
      </w:r>
      <w:r w:rsidR="001E4CA3" w:rsidRPr="001E4CA3">
        <w:rPr>
          <w:b w:val="0"/>
          <w:bCs w:val="0"/>
          <w:color w:val="auto"/>
        </w:rPr>
        <w:instrText xml:space="preserve"> REF _Ref439852115 \h </w:instrText>
      </w:r>
      <w:r w:rsidR="001E4CA3" w:rsidRPr="00CB76DE">
        <w:rPr>
          <w:b w:val="0"/>
          <w:bCs w:val="0"/>
          <w:color w:val="auto"/>
        </w:rPr>
        <w:instrText xml:space="preserve"> \* MERGEFORMAT </w:instrText>
      </w:r>
      <w:r w:rsidR="001E4CA3" w:rsidRPr="00AE79DE">
        <w:rPr>
          <w:b w:val="0"/>
          <w:bCs w:val="0"/>
          <w:color w:val="auto"/>
        </w:rPr>
      </w:r>
      <w:r w:rsidR="001E4CA3" w:rsidRPr="00AE79DE">
        <w:rPr>
          <w:b w:val="0"/>
          <w:bCs w:val="0"/>
          <w:color w:val="auto"/>
        </w:rPr>
        <w:fldChar w:fldCharType="separate"/>
      </w:r>
      <w:r w:rsidR="001E4CA3" w:rsidRPr="00CB76DE">
        <w:rPr>
          <w:b w:val="0"/>
          <w:bCs w:val="0"/>
          <w:color w:val="auto"/>
        </w:rPr>
        <w:t xml:space="preserve">Figure </w:t>
      </w:r>
      <w:r w:rsidR="001E4CA3" w:rsidRPr="00CB76DE">
        <w:rPr>
          <w:b w:val="0"/>
          <w:bCs w:val="0"/>
          <w:noProof/>
          <w:color w:val="auto"/>
        </w:rPr>
        <w:t>2</w:t>
      </w:r>
      <w:r w:rsidR="001E4CA3" w:rsidRPr="00AE79DE">
        <w:rPr>
          <w:b w:val="0"/>
          <w:bCs w:val="0"/>
          <w:color w:val="auto"/>
        </w:rPr>
        <w:fldChar w:fldCharType="end"/>
      </w:r>
      <w:r w:rsidR="003C1D42" w:rsidRPr="001E4CA3">
        <w:rPr>
          <w:b w:val="0"/>
          <w:bCs w:val="0"/>
          <w:color w:val="auto"/>
        </w:rPr>
        <w:t>)</w:t>
      </w:r>
      <w:r w:rsidR="003C1D42" w:rsidRPr="000A28AB">
        <w:rPr>
          <w:b w:val="0"/>
          <w:bCs w:val="0"/>
          <w:color w:val="auto"/>
        </w:rPr>
        <w:t>. Error bars show standard deviation</w:t>
      </w:r>
      <w:r w:rsidR="00CD2EF9">
        <w:rPr>
          <w:b w:val="0"/>
          <w:bCs w:val="0"/>
          <w:color w:val="auto"/>
        </w:rPr>
        <w:t xml:space="preserve"> from 30 replicates</w:t>
      </w:r>
      <w:r w:rsidR="003C1D42" w:rsidRPr="000A28AB">
        <w:rPr>
          <w:b w:val="0"/>
          <w:bCs w:val="0"/>
          <w:color w:val="auto"/>
        </w:rPr>
        <w:t xml:space="preserve"> (</w:t>
      </w:r>
      <w:r w:rsidR="00581780">
        <w:rPr>
          <w:b w:val="0"/>
          <w:bCs w:val="0"/>
          <w:color w:val="auto"/>
        </w:rPr>
        <w:t>extremely small</w:t>
      </w:r>
      <w:r w:rsidR="003C1D42" w:rsidRPr="000A28AB">
        <w:rPr>
          <w:b w:val="0"/>
          <w:bCs w:val="0"/>
          <w:color w:val="auto"/>
        </w:rPr>
        <w:t xml:space="preserve"> in B)</w:t>
      </w:r>
      <w:r w:rsidRPr="000A28AB">
        <w:rPr>
          <w:b w:val="0"/>
          <w:bCs w:val="0"/>
          <w:color w:val="auto"/>
        </w:rPr>
        <w:t xml:space="preserve">; dashed black lines represent the exponential model prediction (see Figure </w:t>
      </w:r>
      <w:r w:rsidR="003C1D42" w:rsidRPr="000A28AB">
        <w:rPr>
          <w:b w:val="0"/>
          <w:bCs w:val="0"/>
          <w:color w:val="auto"/>
        </w:rPr>
        <w:t>1</w:t>
      </w:r>
      <w:r w:rsidRPr="000A28AB">
        <w:rPr>
          <w:b w:val="0"/>
          <w:bCs w:val="0"/>
          <w:color w:val="auto"/>
        </w:rPr>
        <w:t xml:space="preserve">). </w:t>
      </w:r>
      <w:r w:rsidR="003C1D42" w:rsidRPr="000A28AB">
        <w:rPr>
          <w:color w:val="auto"/>
        </w:rPr>
        <w:t>(</w:t>
      </w:r>
      <w:r w:rsidRPr="000A28AB">
        <w:rPr>
          <w:color w:val="auto"/>
        </w:rPr>
        <w:t>D-F</w:t>
      </w:r>
      <w:r w:rsidR="003C1D42" w:rsidRPr="000A28AB">
        <w:rPr>
          <w:color w:val="auto"/>
        </w:rPr>
        <w:t>)</w:t>
      </w:r>
      <w:r w:rsidRPr="000A28AB">
        <w:rPr>
          <w:b w:val="0"/>
          <w:bCs w:val="0"/>
          <w:color w:val="auto"/>
        </w:rPr>
        <w:t xml:space="preserve"> </w:t>
      </w:r>
      <w:r w:rsidR="003C1D42" w:rsidRPr="000A28AB">
        <w:rPr>
          <w:b w:val="0"/>
          <w:bCs w:val="0"/>
          <w:color w:val="auto"/>
        </w:rPr>
        <w:t>Comparison of empirical (circles) and predicted (dashed lines</w:t>
      </w:r>
      <w:r w:rsidR="006A4E61" w:rsidRPr="000A28AB">
        <w:rPr>
          <w:b w:val="0"/>
          <w:bCs w:val="0"/>
          <w:color w:val="auto"/>
        </w:rPr>
        <w:t xml:space="preserve">; </w:t>
      </w:r>
      <w:r w:rsidR="00CD2EF9" w:rsidRPr="00CB76DE">
        <w:rPr>
          <w:b w:val="0"/>
          <w:bCs w:val="0"/>
          <w:color w:val="auto"/>
          <w:highlight w:val="yellow"/>
        </w:rPr>
        <w:t>s</w:t>
      </w:r>
      <w:r w:rsidR="006A4E61" w:rsidRPr="00CB76DE">
        <w:rPr>
          <w:b w:val="0"/>
          <w:bCs w:val="0"/>
          <w:color w:val="auto"/>
          <w:highlight w:val="yellow"/>
        </w:rPr>
        <w:t xml:space="preserve">ee </w:t>
      </w:r>
      <w:r w:rsidR="006A4E61" w:rsidRPr="00CB76DE">
        <w:rPr>
          <w:b w:val="0"/>
          <w:bCs w:val="0"/>
          <w:color w:val="auto"/>
          <w:highlight w:val="yellow"/>
        </w:rPr>
        <w:fldChar w:fldCharType="begin"/>
      </w:r>
      <w:r w:rsidR="006A4E61" w:rsidRPr="00CB76DE">
        <w:rPr>
          <w:b w:val="0"/>
          <w:bCs w:val="0"/>
          <w:color w:val="auto"/>
          <w:highlight w:val="yellow"/>
        </w:rPr>
        <w:instrText xml:space="preserve"> REF _Ref454205793 \h  \* MERGEFORMAT </w:instrText>
      </w:r>
      <w:r w:rsidR="006A4E61" w:rsidRPr="00CB76DE">
        <w:rPr>
          <w:b w:val="0"/>
          <w:bCs w:val="0"/>
          <w:color w:val="auto"/>
          <w:highlight w:val="yellow"/>
        </w:rPr>
      </w:r>
      <w:r w:rsidR="006A4E61" w:rsidRPr="00CB76DE">
        <w:rPr>
          <w:b w:val="0"/>
          <w:bCs w:val="0"/>
          <w:color w:val="auto"/>
          <w:highlight w:val="yellow"/>
        </w:rPr>
        <w:fldChar w:fldCharType="separate"/>
      </w:r>
      <w:r w:rsidR="006A4E61" w:rsidRPr="00CB76DE">
        <w:rPr>
          <w:b w:val="0"/>
          <w:bCs w:val="0"/>
          <w:color w:val="auto"/>
          <w:highlight w:val="yellow"/>
        </w:rPr>
        <w:t>Figure S3</w:t>
      </w:r>
      <w:r w:rsidR="006A4E61" w:rsidRPr="00CB76DE">
        <w:rPr>
          <w:b w:val="0"/>
          <w:bCs w:val="0"/>
          <w:color w:val="auto"/>
          <w:highlight w:val="yellow"/>
        </w:rPr>
        <w:fldChar w:fldCharType="end"/>
      </w:r>
      <w:r w:rsidR="006A4E61" w:rsidRPr="00CB76DE">
        <w:rPr>
          <w:b w:val="0"/>
          <w:bCs w:val="0"/>
          <w:color w:val="auto"/>
          <w:highlight w:val="yellow"/>
        </w:rPr>
        <w:t xml:space="preserve"> for confidence intervals</w:t>
      </w:r>
      <w:r w:rsidR="003C1D42" w:rsidRPr="000A28AB">
        <w:rPr>
          <w:b w:val="0"/>
          <w:bCs w:val="0"/>
          <w:color w:val="auto"/>
        </w:rPr>
        <w:t xml:space="preserve">) strain </w:t>
      </w:r>
      <w:r w:rsidRPr="000A28AB">
        <w:rPr>
          <w:b w:val="0"/>
          <w:bCs w:val="0"/>
          <w:color w:val="auto"/>
        </w:rPr>
        <w:t xml:space="preserve">frequencies </w:t>
      </w:r>
      <w:r w:rsidR="003C1D42" w:rsidRPr="000A28AB">
        <w:rPr>
          <w:b w:val="0"/>
          <w:bCs w:val="0"/>
          <w:color w:val="auto"/>
        </w:rPr>
        <w:t>in a mixed culture, corresponding to the growth curves in A-C</w:t>
      </w:r>
      <w:r w:rsidRPr="000A28AB">
        <w:rPr>
          <w:b w:val="0"/>
          <w:bCs w:val="0"/>
          <w:color w:val="auto"/>
        </w:rPr>
        <w:t xml:space="preserve">. </w:t>
      </w:r>
      <w:r w:rsidR="003C1D42" w:rsidRPr="000A28AB">
        <w:rPr>
          <w:b w:val="0"/>
          <w:bCs w:val="0"/>
          <w:color w:val="auto"/>
        </w:rPr>
        <w:t xml:space="preserve">Green and red dashed lines show </w:t>
      </w:r>
      <w:r w:rsidR="00581780" w:rsidRPr="00B02278">
        <w:rPr>
          <w:b w:val="0"/>
          <w:bCs w:val="0"/>
          <w:i/>
          <w:iCs/>
          <w:color w:val="auto"/>
        </w:rPr>
        <w:t>Curveball</w:t>
      </w:r>
      <w:r w:rsidR="00581780" w:rsidRPr="000A28AB">
        <w:rPr>
          <w:b w:val="0"/>
          <w:bCs w:val="0"/>
          <w:color w:val="auto"/>
        </w:rPr>
        <w:t xml:space="preserve"> </w:t>
      </w:r>
      <w:r w:rsidR="003C1D42" w:rsidRPr="000A28AB">
        <w:rPr>
          <w:b w:val="0"/>
          <w:bCs w:val="0"/>
          <w:color w:val="auto"/>
        </w:rPr>
        <w:t>prediction</w:t>
      </w:r>
      <w:r w:rsidR="00CD2EF9">
        <w:rPr>
          <w:b w:val="0"/>
          <w:bCs w:val="0"/>
          <w:color w:val="auto"/>
        </w:rPr>
        <w:t>s</w:t>
      </w:r>
      <w:r w:rsidR="003C1D42" w:rsidRPr="000A28AB">
        <w:rPr>
          <w:b w:val="0"/>
          <w:bCs w:val="0"/>
          <w:color w:val="auto"/>
        </w:rPr>
        <w:t>; dashed black lines show exponential model prediction</w:t>
      </w:r>
      <w:r w:rsidR="00CD2EF9">
        <w:rPr>
          <w:b w:val="0"/>
          <w:bCs w:val="0"/>
          <w:color w:val="auto"/>
        </w:rPr>
        <w:t>s</w:t>
      </w:r>
      <w:r w:rsidR="003C1D42" w:rsidRPr="000A28AB">
        <w:rPr>
          <w:b w:val="0"/>
          <w:bCs w:val="0"/>
          <w:color w:val="auto"/>
        </w:rPr>
        <w:t>. E</w:t>
      </w:r>
      <w:r w:rsidRPr="000A28AB">
        <w:rPr>
          <w:b w:val="0"/>
          <w:bCs w:val="0"/>
          <w:color w:val="auto"/>
        </w:rPr>
        <w:t xml:space="preserve">rror bars </w:t>
      </w:r>
      <w:r w:rsidR="003C1D42" w:rsidRPr="000A28AB">
        <w:rPr>
          <w:b w:val="0"/>
          <w:bCs w:val="0"/>
          <w:color w:val="auto"/>
        </w:rPr>
        <w:t>show</w:t>
      </w:r>
      <w:r w:rsidRPr="000A28AB">
        <w:rPr>
          <w:b w:val="0"/>
          <w:bCs w:val="0"/>
          <w:color w:val="auto"/>
        </w:rPr>
        <w:t xml:space="preserve"> standard deviation</w:t>
      </w:r>
      <w:r w:rsidR="003C1D42" w:rsidRPr="000A28AB">
        <w:rPr>
          <w:b w:val="0"/>
          <w:bCs w:val="0"/>
          <w:color w:val="auto"/>
        </w:rPr>
        <w:t xml:space="preserve"> (hardly seen in D and F). </w:t>
      </w:r>
      <w:r w:rsidR="00305BBC" w:rsidRPr="000A28AB">
        <w:rPr>
          <w:b w:val="0"/>
          <w:bCs w:val="0"/>
          <w:color w:val="auto"/>
        </w:rPr>
        <w:t>Root mean squared error of mixed culture fit (solid blue line to blue triangles): A, 0.011; B, 0.01; C, 0.008.</w:t>
      </w:r>
      <w:r w:rsidR="007755AA" w:rsidRPr="000A28AB">
        <w:rPr>
          <w:b w:val="0"/>
          <w:bCs w:val="0"/>
          <w:color w:val="auto"/>
        </w:rPr>
        <w:t xml:space="preserve"> </w:t>
      </w:r>
      <w:r w:rsidR="00305BBC" w:rsidRPr="000A28AB">
        <w:rPr>
          <w:b w:val="0"/>
          <w:bCs w:val="0"/>
          <w:color w:val="auto"/>
        </w:rPr>
        <w:t xml:space="preserve"> Estimated competition coefficients: D, a</w:t>
      </w:r>
      <w:r w:rsidR="00305BBC" w:rsidRPr="000A28AB">
        <w:rPr>
          <w:b w:val="0"/>
          <w:bCs w:val="0"/>
          <w:color w:val="auto"/>
          <w:vertAlign w:val="subscript"/>
        </w:rPr>
        <w:t>1</w:t>
      </w:r>
      <w:r w:rsidR="00305BBC" w:rsidRPr="000A28AB">
        <w:rPr>
          <w:b w:val="0"/>
          <w:bCs w:val="0"/>
          <w:color w:val="auto"/>
        </w:rPr>
        <w:t>=10, a</w:t>
      </w:r>
      <w:r w:rsidR="00305BBC" w:rsidRPr="000A28AB">
        <w:rPr>
          <w:b w:val="0"/>
          <w:bCs w:val="0"/>
          <w:color w:val="auto"/>
          <w:vertAlign w:val="subscript"/>
        </w:rPr>
        <w:t>2</w:t>
      </w:r>
      <w:r w:rsidR="00305BBC" w:rsidRPr="000A28AB">
        <w:rPr>
          <w:b w:val="0"/>
          <w:bCs w:val="0"/>
          <w:color w:val="auto"/>
        </w:rPr>
        <w:t>=0.77; E, a</w:t>
      </w:r>
      <w:r w:rsidR="00305BBC" w:rsidRPr="000A28AB">
        <w:rPr>
          <w:b w:val="0"/>
          <w:bCs w:val="0"/>
          <w:color w:val="auto"/>
          <w:vertAlign w:val="subscript"/>
        </w:rPr>
        <w:t>1</w:t>
      </w:r>
      <w:r w:rsidR="00305BBC" w:rsidRPr="000A28AB">
        <w:rPr>
          <w:b w:val="0"/>
          <w:bCs w:val="0"/>
          <w:color w:val="auto"/>
        </w:rPr>
        <w:t>=3.7, a</w:t>
      </w:r>
      <w:r w:rsidR="00305BBC" w:rsidRPr="000A28AB">
        <w:rPr>
          <w:b w:val="0"/>
          <w:bCs w:val="0"/>
          <w:color w:val="auto"/>
          <w:vertAlign w:val="subscript"/>
        </w:rPr>
        <w:t>2</w:t>
      </w:r>
      <w:r w:rsidR="00305BBC" w:rsidRPr="000A28AB">
        <w:rPr>
          <w:b w:val="0"/>
          <w:bCs w:val="0"/>
          <w:color w:val="auto"/>
        </w:rPr>
        <w:t>=2; F, a</w:t>
      </w:r>
      <w:r w:rsidR="00305BBC" w:rsidRPr="000A28AB">
        <w:rPr>
          <w:b w:val="0"/>
          <w:bCs w:val="0"/>
          <w:color w:val="auto"/>
          <w:vertAlign w:val="subscript"/>
        </w:rPr>
        <w:t>1</w:t>
      </w:r>
      <w:r w:rsidR="00305BBC" w:rsidRPr="000A28AB">
        <w:rPr>
          <w:b w:val="0"/>
          <w:bCs w:val="0"/>
          <w:color w:val="auto"/>
        </w:rPr>
        <w:t>=0.31, a</w:t>
      </w:r>
      <w:r w:rsidR="00305BBC" w:rsidRPr="000A28AB">
        <w:rPr>
          <w:b w:val="0"/>
          <w:bCs w:val="0"/>
          <w:color w:val="auto"/>
          <w:vertAlign w:val="subscript"/>
        </w:rPr>
        <w:t>2</w:t>
      </w:r>
      <w:r w:rsidR="00305BBC" w:rsidRPr="000A28AB">
        <w:rPr>
          <w:b w:val="0"/>
          <w:bCs w:val="0"/>
          <w:color w:val="auto"/>
        </w:rPr>
        <w:t>=0.56. Inferred mean selection coefficients: D, 0.0108; E, 0.0101; F, 0.0209.</w:t>
      </w:r>
      <w:bookmarkEnd w:id="5"/>
      <w:r w:rsidR="007A7F01" w:rsidRPr="000A28AB">
        <w:br w:type="page"/>
      </w:r>
    </w:p>
    <w:p w14:paraId="46A302B3" w14:textId="77777777" w:rsidR="007A7F01" w:rsidRPr="000A28AB" w:rsidRDefault="00F31589">
      <w:pPr>
        <w:pStyle w:val="Heading2"/>
      </w:pPr>
      <w:r>
        <w:lastRenderedPageBreak/>
        <w:t>c</w:t>
      </w:r>
      <w:r w:rsidR="00745FCB">
        <w:t xml:space="preserve">. </w:t>
      </w:r>
      <w:r w:rsidR="007A7F01" w:rsidRPr="000A28AB">
        <w:t>Fitness inference</w:t>
      </w:r>
    </w:p>
    <w:p w14:paraId="76AB709B" w14:textId="77777777" w:rsidR="007A7F01" w:rsidRPr="000A28AB" w:rsidRDefault="007A7F01" w:rsidP="00C35103">
      <w:r w:rsidRPr="000A28AB">
        <w:t xml:space="preserve">The best way to infer the relative fitness of two strains is </w:t>
      </w:r>
      <w:r w:rsidR="008D7256">
        <w:t>to</w:t>
      </w:r>
      <w:r w:rsidR="008D7256" w:rsidRPr="000A28AB">
        <w:t xml:space="preserve"> </w:t>
      </w:r>
      <w:r w:rsidRPr="000A28AB">
        <w:t>perform pairwise competition assays</w:t>
      </w:r>
      <w:r w:rsidR="003F085B" w:rsidRPr="000A28AB">
        <w:fldChar w:fldCharType="begin" w:fldLock="1"/>
      </w:r>
      <w:r w:rsidR="00C3510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Wiser &amp; Lenski, 2015)" }, "properties" : { "noteIndex" : 0 }, "schema" : "https://github.com/citation-style-language/schema/raw/master/csl-citation.json" }</w:instrText>
      </w:r>
      <w:r w:rsidR="003F085B" w:rsidRPr="000A28AB">
        <w:fldChar w:fldCharType="separate"/>
      </w:r>
      <w:r w:rsidR="00C35103" w:rsidRPr="00C35103">
        <w:rPr>
          <w:noProof/>
          <w:vertAlign w:val="superscript"/>
        </w:rPr>
        <w:t>7</w:t>
      </w:r>
      <w:r w:rsidR="003F085B" w:rsidRPr="000A28AB">
        <w:fldChar w:fldCharType="end"/>
      </w:r>
      <w:r w:rsidRPr="000A28AB">
        <w:t xml:space="preserve">: growing both strains in a mixed culture and measuring the change in their frequencies over time. Using </w:t>
      </w:r>
      <w:r w:rsidR="008D7256" w:rsidRPr="00B02278">
        <w:rPr>
          <w:i/>
          <w:iCs/>
        </w:rPr>
        <w:t>Curveball</w:t>
      </w:r>
      <w:r w:rsidRPr="000A28AB">
        <w:t>,</w:t>
      </w:r>
      <w:r w:rsidR="00170A76" w:rsidRPr="000A28AB">
        <w:t xml:space="preserve"> pairwise competitions can be predicted </w:t>
      </w:r>
      <w:r w:rsidRPr="000A28AB">
        <w:t xml:space="preserve">by simply </w:t>
      </w:r>
      <w:r w:rsidR="00170A76" w:rsidRPr="000A28AB">
        <w:t xml:space="preserve">measuring </w:t>
      </w:r>
      <w:r w:rsidR="008D7256">
        <w:t>the</w:t>
      </w:r>
      <w:r w:rsidR="00170A76" w:rsidRPr="000A28AB">
        <w:t xml:space="preserve"> optical density during growth </w:t>
      </w:r>
      <w:r w:rsidRPr="000A28AB">
        <w:t>in mono- and mixed cultures</w:t>
      </w:r>
      <w:r w:rsidR="008D7256">
        <w:t xml:space="preserve">, </w:t>
      </w:r>
      <w:r w:rsidRPr="000A28AB">
        <w:t>without direct</w:t>
      </w:r>
      <w:r w:rsidR="008D7256">
        <w:t>ly</w:t>
      </w:r>
      <w:r w:rsidRPr="000A28AB">
        <w:t xml:space="preserve"> </w:t>
      </w:r>
      <w:r w:rsidR="008D7256">
        <w:t>measuring</w:t>
      </w:r>
      <w:r w:rsidR="008D7256" w:rsidRPr="000A28AB">
        <w:t xml:space="preserve"> </w:t>
      </w:r>
      <w:r w:rsidRPr="000A28AB">
        <w:t xml:space="preserve">strain frequencies. </w:t>
      </w:r>
    </w:p>
    <w:p w14:paraId="2A0BD382" w14:textId="77777777" w:rsidR="007A7F01" w:rsidRPr="000A28AB" w:rsidRDefault="005E3BFE" w:rsidP="00C35103">
      <w:r w:rsidRPr="000A28AB">
        <w:t>Relative fitness</w:t>
      </w:r>
      <w:r w:rsidR="00525B18" w:rsidRPr="000A28AB">
        <w:t xml:space="preserve"> (given by 1+</w:t>
      </w:r>
      <w:r w:rsidR="00525B18" w:rsidRPr="000A28AB">
        <w:rPr>
          <w:i/>
          <w:iCs/>
        </w:rPr>
        <w:t>s</w:t>
      </w:r>
      <w:r w:rsidR="00525B18" w:rsidRPr="000A28AB">
        <w:t xml:space="preserve">,where </w:t>
      </w:r>
      <w:r w:rsidR="00525B18" w:rsidRPr="000A28AB">
        <w:rPr>
          <w:i/>
          <w:iCs/>
        </w:rPr>
        <w:t xml:space="preserve">s </w:t>
      </w:r>
      <w:r w:rsidR="00525B18" w:rsidRPr="000A28AB">
        <w:t>is the</w:t>
      </w:r>
      <w:r w:rsidR="00525B18" w:rsidRPr="000A28AB">
        <w:rPr>
          <w:i/>
          <w:iCs/>
        </w:rPr>
        <w:t xml:space="preserve"> selection coefficient </w:t>
      </w:r>
      <w:r w:rsidR="00525B18" w:rsidRPr="000A28AB">
        <w:t>of the strain of interest)</w:t>
      </w:r>
      <w:r w:rsidRPr="000A28AB">
        <w:t xml:space="preserve"> can be estimated from pairwise competition results</w:t>
      </w:r>
      <w:r w:rsidR="00525B18" w:rsidRPr="000A28AB">
        <w:t xml:space="preserve"> using</w:t>
      </w:r>
      <w:r w:rsidR="007A7F01" w:rsidRPr="000A28AB">
        <w:fldChar w:fldCharType="begin" w:fldLock="1"/>
      </w:r>
      <w:r w:rsidR="00C35103">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Chevin, 2011)" }, "properties" : { "noteIndex" : 0 }, "schema" : "https://github.com/citation-style-language/schema/raw/master/csl-citation.json" }</w:instrText>
      </w:r>
      <w:r w:rsidR="007A7F01" w:rsidRPr="000A28AB">
        <w:fldChar w:fldCharType="separate"/>
      </w:r>
      <w:r w:rsidR="00C35103" w:rsidRPr="00C35103">
        <w:rPr>
          <w:noProof/>
          <w:vertAlign w:val="superscript"/>
        </w:rPr>
        <w:t>3</w:t>
      </w:r>
      <w:r w:rsidR="007A7F01" w:rsidRPr="000A28AB">
        <w:fldChar w:fldCharType="end"/>
      </w:r>
      <w:r w:rsidR="007A7F01" w:rsidRPr="000A28AB">
        <w:t>:</w:t>
      </w:r>
    </w:p>
    <w:p w14:paraId="22BDFCF8" w14:textId="77777777" w:rsidR="007A7F01" w:rsidRPr="000A28AB" w:rsidRDefault="007A7F01">
      <w:pPr>
        <w:jc w:val="right"/>
      </w:pP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r>
          <w:rPr>
            <w:rFonts w:ascii="Cambria Math" w:hAnsi="Cambria Math"/>
          </w:rPr>
          <m:t>,</m:t>
        </m:r>
      </m:oMath>
      <w:r w:rsidRPr="000A28AB">
        <w:t xml:space="preserve">                                         </w:t>
      </w:r>
      <w:r w:rsidR="00B57EC6" w:rsidRPr="000A28AB">
        <w:t>[</w:t>
      </w:r>
      <w:r w:rsidRPr="000A28AB">
        <w:t>4</w:t>
      </w:r>
      <w:r w:rsidR="00B57EC6" w:rsidRPr="000A28AB">
        <w:t>]</w:t>
      </w:r>
    </w:p>
    <w:p w14:paraId="6D9E684B" w14:textId="77777777" w:rsidR="007A7F01" w:rsidRPr="000A28AB" w:rsidRDefault="007A7F01" w:rsidP="00CD2EF9">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oMath>
      <w:r w:rsidRPr="000A28AB">
        <w:t xml:space="preserve"> are the</w:t>
      </w:r>
      <w:r w:rsidR="00525B18" w:rsidRPr="000A28AB">
        <w:t xml:space="preserve"> frequencies or </w:t>
      </w:r>
      <w:r w:rsidRPr="000A28AB">
        <w:t xml:space="preserve">densities of the strains and </w:t>
      </w:r>
      <m:oMath>
        <m:r>
          <w:rPr>
            <w:rFonts w:ascii="Cambria Math" w:hAnsi="Cambria Math"/>
          </w:rPr>
          <m:t>t</m:t>
        </m:r>
      </m:oMath>
      <w:r w:rsidRPr="000A28AB">
        <w:t xml:space="preserve"> is time. </w:t>
      </w:r>
      <w:r w:rsidR="00032ADE">
        <w:t xml:space="preserve">Using </w:t>
      </w:r>
      <w:r w:rsidR="00032ADE" w:rsidRPr="00B02278">
        <w:rPr>
          <w:i/>
          <w:iCs/>
        </w:rPr>
        <w:t>Curveball</w:t>
      </w:r>
      <w:r w:rsidR="00032ADE">
        <w:t xml:space="preserve">, </w:t>
      </w:r>
      <w:r w:rsidR="00B96C01" w:rsidRPr="000A28AB">
        <w:t xml:space="preserve">the relative fitness of the strain of interest </w:t>
      </w:r>
      <w:r w:rsidR="00B96C01">
        <w:t xml:space="preserve">can be inferred based upon </w:t>
      </w:r>
      <w:r w:rsidR="00B02278">
        <w:t>e</w:t>
      </w:r>
      <w:r w:rsidR="00B96C01">
        <w:t>q. 4 applied to the</w:t>
      </w:r>
      <w:r w:rsidRPr="000A28AB">
        <w:t xml:space="preserve"> predicted </w:t>
      </w:r>
      <w:r w:rsidR="005E3BFE" w:rsidRPr="000A28AB">
        <w:t xml:space="preserve">densities of strains </w:t>
      </w:r>
      <w:r w:rsidRPr="000A28AB">
        <w:t>(</w:t>
      </w:r>
      <w:r w:rsidRPr="000A28AB">
        <w:fldChar w:fldCharType="begin"/>
      </w:r>
      <w:r w:rsidRPr="000A28AB">
        <w:instrText xml:space="preserve"> REF _Ref439853356 \h  \* MERGEFORMAT </w:instrText>
      </w:r>
      <w:r w:rsidRPr="000A28AB">
        <w:fldChar w:fldCharType="separate"/>
      </w:r>
      <w:r w:rsidRPr="000A28AB">
        <w:t xml:space="preserve">Figure </w:t>
      </w:r>
      <w:r w:rsidRPr="000A28AB">
        <w:rPr>
          <w:noProof/>
        </w:rPr>
        <w:t>3</w:t>
      </w:r>
      <w:r w:rsidRPr="000A28AB">
        <w:fldChar w:fldCharType="end"/>
      </w:r>
      <w:r w:rsidRPr="000A28AB">
        <w:t>D-F, S3).</w:t>
      </w:r>
    </w:p>
    <w:p w14:paraId="7113F9E8" w14:textId="77777777" w:rsidR="007A7F01" w:rsidRPr="000A28AB" w:rsidRDefault="007A7F01">
      <w:pPr>
        <w:pStyle w:val="Heading1"/>
      </w:pPr>
      <w:r w:rsidRPr="000A28AB">
        <w:t>Discussion</w:t>
      </w:r>
    </w:p>
    <w:p w14:paraId="26673271" w14:textId="77777777" w:rsidR="007A7F01" w:rsidRPr="000A28AB" w:rsidRDefault="007A7F01" w:rsidP="00CD2EF9">
      <w:r w:rsidRPr="000A28AB">
        <w:t>We developed</w:t>
      </w:r>
      <w:r w:rsidR="00CD2EF9">
        <w:t xml:space="preserve"> </w:t>
      </w:r>
      <w:r w:rsidR="00CD2EF9">
        <w:rPr>
          <w:i/>
          <w:iCs/>
        </w:rPr>
        <w:t>Curveball</w:t>
      </w:r>
      <w:r w:rsidR="00CD2EF9">
        <w:t>,</w:t>
      </w:r>
      <w:r w:rsidRPr="000A28AB">
        <w:t xml:space="preserve"> a new computational </w:t>
      </w:r>
      <w:r w:rsidR="00CD2EF9">
        <w:t>approach</w:t>
      </w:r>
      <w:r w:rsidR="00CD2EF9" w:rsidRPr="000A28AB">
        <w:t xml:space="preserve"> </w:t>
      </w:r>
      <w:r w:rsidRPr="000A28AB">
        <w:t>to predict</w:t>
      </w:r>
      <w:r w:rsidR="00CD2EF9">
        <w:t xml:space="preserve"> relative</w:t>
      </w:r>
      <w:r w:rsidRPr="000A28AB">
        <w:t xml:space="preserve"> growth in a mixed culture from growth curves of mono- and mixed cultures, without measuring frequencies of single </w:t>
      </w:r>
      <w:r w:rsidR="00CD2EF9">
        <w:t>isolates</w:t>
      </w:r>
      <w:r w:rsidR="00CD2EF9" w:rsidRPr="000A28AB">
        <w:t xml:space="preserve"> </w:t>
      </w:r>
      <w:r w:rsidR="00B96C01">
        <w:t>with</w:t>
      </w:r>
      <w:r w:rsidRPr="000A28AB">
        <w:t xml:space="preserve">in the mixed culture. We tested and validated </w:t>
      </w:r>
      <w:r w:rsidR="00B96C01">
        <w:t>this</w:t>
      </w:r>
      <w:r w:rsidR="00B96C01" w:rsidRPr="000A28AB">
        <w:t xml:space="preserve"> </w:t>
      </w:r>
      <w:r w:rsidR="00CD2EF9">
        <w:t>new approach</w:t>
      </w:r>
      <w:r w:rsidRPr="000A28AB">
        <w:t xml:space="preserve">, which performed </w:t>
      </w:r>
      <w:r w:rsidR="00B96C01">
        <w:t>far</w:t>
      </w:r>
      <w:r w:rsidRPr="000A28AB">
        <w:t xml:space="preserve"> better than the model commonly used in the literature.</w:t>
      </w:r>
      <w:r w:rsidR="00CD2EF9">
        <w:t xml:space="preserve"> </w:t>
      </w:r>
      <w:r w:rsidR="00CD2EF9">
        <w:rPr>
          <w:i/>
          <w:iCs/>
        </w:rPr>
        <w:t>Curveball</w:t>
      </w:r>
      <w:r w:rsidR="00CD2EF9">
        <w:t xml:space="preserve"> only assumes that the assayed strains grow in accordance with the growth and competition models: namely, that growth only depends on resource availability; therefore, this approach can be applied </w:t>
      </w:r>
      <w:r w:rsidR="00510F80">
        <w:t xml:space="preserve">to </w:t>
      </w:r>
      <w:r w:rsidR="00CD2EF9">
        <w:t>data from a variety of organisms, experiments, and conditions.</w:t>
      </w:r>
    </w:p>
    <w:p w14:paraId="6006E7F3" w14:textId="77777777" w:rsidR="007A7F01" w:rsidRPr="000A28AB" w:rsidRDefault="007A7F01" w:rsidP="00C35103">
      <w:r w:rsidRPr="000A28AB">
        <w:t xml:space="preserve">We have released an open-source software package which implements </w:t>
      </w:r>
      <w:r w:rsidR="00CD2EF9">
        <w:rPr>
          <w:i/>
          <w:iCs/>
        </w:rPr>
        <w:t xml:space="preserve">Curveball </w:t>
      </w:r>
      <w:r w:rsidRPr="000A28AB">
        <w:t>(</w:t>
      </w:r>
      <w:hyperlink r:id="rId14" w:history="1">
        <w:r w:rsidRPr="000A28AB">
          <w:rPr>
            <w:rStyle w:val="Hyperlink"/>
          </w:rPr>
          <w:t>http://curveball.yoavram.com</w:t>
        </w:r>
      </w:hyperlink>
      <w:r w:rsidRPr="000A28AB">
        <w:t xml:space="preserve">). </w:t>
      </w:r>
      <w:r w:rsidR="00CD2EF9">
        <w:t xml:space="preserve">This software </w:t>
      </w:r>
      <w:r w:rsidR="00525B18" w:rsidRPr="000A28AB">
        <w:t>is written in Python</w:t>
      </w:r>
      <w:r w:rsidR="00912FD4" w:rsidRPr="000A28AB">
        <w:fldChar w:fldCharType="begin" w:fldLock="1"/>
      </w:r>
      <w:r w:rsidR="00C35103">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3&lt;/sup&gt;", "plainTextFormattedCitation" : "13", "previouslyFormattedCitation" : "(Van Rossum &amp; others, 2007)" }, "properties" : { "noteIndex" : 0 }, "schema" : "https://github.com/citation-style-language/schema/raw/master/csl-citation.json" }</w:instrText>
      </w:r>
      <w:r w:rsidR="00912FD4" w:rsidRPr="000A28AB">
        <w:fldChar w:fldCharType="separate"/>
      </w:r>
      <w:r w:rsidR="00C35103" w:rsidRPr="00C35103">
        <w:rPr>
          <w:noProof/>
          <w:vertAlign w:val="superscript"/>
        </w:rPr>
        <w:t>13</w:t>
      </w:r>
      <w:r w:rsidR="00912FD4" w:rsidRPr="000A28AB">
        <w:fldChar w:fldCharType="end"/>
      </w:r>
      <w:r w:rsidR="00912FD4" w:rsidDel="00912FD4">
        <w:t xml:space="preserve"> </w:t>
      </w:r>
      <w:r w:rsidR="00525B18" w:rsidRPr="000A28AB">
        <w:t xml:space="preserve">and includes a user interface that </w:t>
      </w:r>
      <w:r w:rsidR="00510F80">
        <w:t>does not require</w:t>
      </w:r>
      <w:r w:rsidR="009D3C63" w:rsidRPr="000A28AB">
        <w:t xml:space="preserve"> prior knowledge in programming</w:t>
      </w:r>
      <w:r w:rsidRPr="000A28AB">
        <w:t xml:space="preserve">. It </w:t>
      </w:r>
      <w:r w:rsidR="00525B18" w:rsidRPr="000A28AB">
        <w:t xml:space="preserve">is free and open, </w:t>
      </w:r>
      <w:r w:rsidR="00B96C01">
        <w:t xml:space="preserve">such that </w:t>
      </w:r>
      <w:r w:rsidR="005E3BFE" w:rsidRPr="000A28AB">
        <w:t xml:space="preserve">additional </w:t>
      </w:r>
      <w:r w:rsidR="00525B18" w:rsidRPr="000A28AB">
        <w:t>d</w:t>
      </w:r>
      <w:r w:rsidRPr="000A28AB">
        <w:t xml:space="preserve">ata formats, growth and competition models, and </w:t>
      </w:r>
      <w:r w:rsidR="00525B18" w:rsidRPr="000A28AB">
        <w:t>other analyse</w:t>
      </w:r>
      <w:r w:rsidRPr="000A28AB">
        <w:t>s can be added</w:t>
      </w:r>
      <w:r w:rsidR="00B96C01">
        <w:t xml:space="preserve"> </w:t>
      </w:r>
      <w:r w:rsidR="00B96C01" w:rsidRPr="000A28AB">
        <w:t>by the community</w:t>
      </w:r>
      <w:r w:rsidR="00B96C01">
        <w:t xml:space="preserve"> to extend its utility</w:t>
      </w:r>
      <w:r w:rsidRPr="000A28AB">
        <w:t>.</w:t>
      </w:r>
    </w:p>
    <w:p w14:paraId="03FD3963" w14:textId="77777777" w:rsidR="00AD5609" w:rsidRPr="000A28AB" w:rsidRDefault="007A7F01" w:rsidP="00C35103">
      <w:r w:rsidRPr="000A28AB">
        <w:t xml:space="preserve">Growth curve experiments, in which only optical density is measured, require much less effort and resources than pairwise competition experiments, in which the cell frequency or count of each strain </w:t>
      </w:r>
      <w:r w:rsidR="00B96C01">
        <w:t>must be</w:t>
      </w:r>
      <w:r w:rsidR="00B96C01" w:rsidRPr="000A28AB">
        <w:t xml:space="preserve"> </w:t>
      </w:r>
      <w:r w:rsidR="00B96C01">
        <w:t>determined</w:t>
      </w:r>
      <w:r w:rsidRPr="000A28AB">
        <w:fldChar w:fldCharType="begin" w:fldLock="1"/>
      </w:r>
      <w:r w:rsidR="00C35103">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5,7,8,14&lt;/sup&gt;", "plainTextFormattedCitation" : "5,7,8,14", "previouslyFormattedCitation" : "(Concepci\u00f3n-Acevedo et al., 2015; Gallet et al., 2012; Hegreness, Shoresh, Hartl, &amp; Kishony, 2006; Wiser &amp; Lenski, 2015)" }, "properties" : { "noteIndex" : 0 }, "schema" : "https://github.com/citation-style-language/schema/raw/master/csl-citation.json" }</w:instrText>
      </w:r>
      <w:r w:rsidRPr="000A28AB">
        <w:fldChar w:fldCharType="separate"/>
      </w:r>
      <w:r w:rsidR="00C35103" w:rsidRPr="00C35103">
        <w:rPr>
          <w:noProof/>
          <w:vertAlign w:val="superscript"/>
        </w:rPr>
        <w:t>5,7,8,14</w:t>
      </w:r>
      <w:r w:rsidRPr="000A28AB">
        <w:fldChar w:fldCharType="end"/>
      </w:r>
      <w:r w:rsidRPr="000A28AB">
        <w:t>.</w:t>
      </w:r>
      <w:r w:rsidR="00525B18" w:rsidRPr="000A28AB">
        <w:t xml:space="preserve"> </w:t>
      </w:r>
      <w:r w:rsidRPr="000A28AB">
        <w:t xml:space="preserve">Current </w:t>
      </w:r>
      <w:r w:rsidR="00B96C01">
        <w:t>approaches to</w:t>
      </w:r>
      <w:r w:rsidR="00B96C01" w:rsidRPr="000A28AB">
        <w:t xml:space="preserve"> </w:t>
      </w:r>
      <w:r w:rsidRPr="000A28AB">
        <w:t>estimati</w:t>
      </w:r>
      <w:r w:rsidR="00B96C01">
        <w:t xml:space="preserve">ng </w:t>
      </w:r>
      <w:r w:rsidRPr="000A28AB">
        <w:t>fitness from growth curves</w:t>
      </w:r>
      <w:r w:rsidR="005E3BFE" w:rsidRPr="000A28AB">
        <w:t xml:space="preserve"> mostly</w:t>
      </w:r>
      <w:r w:rsidRPr="000A28AB">
        <w:t xml:space="preserve"> use the growth rate </w:t>
      </w:r>
      <w:r w:rsidR="005E3BFE" w:rsidRPr="000A28AB">
        <w:t xml:space="preserve">or the maximum population density </w:t>
      </w:r>
      <w:r w:rsidRPr="000A28AB">
        <w:t xml:space="preserve">as a proxy </w:t>
      </w:r>
      <w:r w:rsidR="00B96C01">
        <w:t>for</w:t>
      </w:r>
      <w:r w:rsidR="00B96C01" w:rsidRPr="000A28AB">
        <w:t xml:space="preserve"> </w:t>
      </w:r>
      <w:r w:rsidRPr="000A28AB">
        <w:t xml:space="preserve">fitness. </w:t>
      </w:r>
      <w:r w:rsidR="005E3BFE" w:rsidRPr="000A28AB">
        <w:t>However, t</w:t>
      </w:r>
      <w:r w:rsidRPr="000A28AB">
        <w:t xml:space="preserve">he growth rate and other proxies </w:t>
      </w:r>
      <w:r w:rsidR="004A703D">
        <w:lastRenderedPageBreak/>
        <w:t xml:space="preserve">for </w:t>
      </w:r>
      <w:r w:rsidRPr="000A28AB">
        <w:t>fitness</w:t>
      </w:r>
      <w:r w:rsidR="005E3BFE" w:rsidRPr="000A28AB">
        <w:t xml:space="preserve"> based on a single growth parameter </w:t>
      </w:r>
      <w:r w:rsidRPr="000A28AB">
        <w:t xml:space="preserve">cannot capture the full scope of effects </w:t>
      </w:r>
      <w:r w:rsidR="004A703D">
        <w:t xml:space="preserve">that </w:t>
      </w:r>
      <w:r w:rsidRPr="000A28AB">
        <w:t>contribut</w:t>
      </w:r>
      <w:r w:rsidR="004A703D">
        <w:t xml:space="preserve">e </w:t>
      </w:r>
      <w:r w:rsidRPr="000A28AB">
        <w:t xml:space="preserve">to differences in </w:t>
      </w:r>
      <w:r w:rsidR="004A703D">
        <w:t xml:space="preserve">overall </w:t>
      </w:r>
      <w:r w:rsidRPr="000A28AB">
        <w:t>fitness</w:t>
      </w:r>
      <w:r w:rsidR="00624088" w:rsidRPr="000A28AB">
        <w:fldChar w:fldCharType="begin" w:fldLock="1"/>
      </w:r>
      <w:r w:rsidR="00C35103">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lt;sup&gt;15&lt;/sup&gt;", "plainTextFormattedCitation" : "15", "previouslyFormattedCitation" : "(Bell, 2010)" }, "properties" : { "noteIndex" : 0 }, "schema" : "https://github.com/citation-style-language/schema/raw/master/csl-citation.json" }</w:instrText>
      </w:r>
      <w:r w:rsidR="00624088" w:rsidRPr="000A28AB">
        <w:fldChar w:fldCharType="separate"/>
      </w:r>
      <w:r w:rsidR="00C35103" w:rsidRPr="00C35103">
        <w:rPr>
          <w:noProof/>
          <w:vertAlign w:val="superscript"/>
        </w:rPr>
        <w:t>15</w:t>
      </w:r>
      <w:r w:rsidR="00624088" w:rsidRPr="000A28AB">
        <w:fldChar w:fldCharType="end"/>
      </w:r>
      <w:r w:rsidR="00205988" w:rsidRPr="000A28AB">
        <w:t>.</w:t>
      </w:r>
    </w:p>
    <w:p w14:paraId="248F31DB" w14:textId="77777777" w:rsidR="007A7F01" w:rsidRPr="000A28AB" w:rsidRDefault="007A7F01" w:rsidP="000D44AC">
      <w:r w:rsidRPr="000A28AB">
        <w:t xml:space="preserve">In contrast, </w:t>
      </w:r>
      <w:r w:rsidR="004A703D" w:rsidRPr="00B02278">
        <w:rPr>
          <w:i/>
          <w:iCs/>
        </w:rPr>
        <w:t>Curveball</w:t>
      </w:r>
      <w:r w:rsidR="004A703D" w:rsidRPr="000A28AB">
        <w:t xml:space="preserve"> </w:t>
      </w:r>
      <w:r w:rsidRPr="000A28AB">
        <w:t>integrates several growth phases into the fitness estimation</w:t>
      </w:r>
      <w:r w:rsidR="00205988" w:rsidRPr="000A28AB">
        <w:t>, allowing a more holistic approach to fitness inference from growth curve data</w:t>
      </w:r>
      <w:r w:rsidR="00AD5609" w:rsidRPr="000A28AB">
        <w:t xml:space="preserve">. </w:t>
      </w:r>
      <w:r w:rsidR="004A703D">
        <w:t>Th</w:t>
      </w:r>
      <w:r w:rsidR="000D44AC">
        <w:t>is</w:t>
      </w:r>
      <w:r w:rsidR="004A703D" w:rsidRPr="000A28AB">
        <w:t xml:space="preserve"> </w:t>
      </w:r>
      <w:r w:rsidR="004A703D">
        <w:t>approach</w:t>
      </w:r>
      <w:r w:rsidR="004A703D" w:rsidRPr="000A28AB">
        <w:t xml:space="preserve"> </w:t>
      </w:r>
      <w:r w:rsidRPr="000A28AB">
        <w:t xml:space="preserve">also provides information on the specific growth traits that contribute to differences in fitness. </w:t>
      </w:r>
      <w:r w:rsidR="005E3BFE" w:rsidRPr="000A28AB">
        <w:t>W</w:t>
      </w:r>
      <w:r w:rsidRPr="000A28AB">
        <w:t xml:space="preserve">e hope </w:t>
      </w:r>
      <w:r w:rsidR="004A703D">
        <w:t xml:space="preserve">that </w:t>
      </w:r>
      <w:r w:rsidR="004A703D" w:rsidRPr="00B02278">
        <w:rPr>
          <w:i/>
          <w:iCs/>
        </w:rPr>
        <w:t>Curveball</w:t>
      </w:r>
      <w:r w:rsidRPr="000A28AB">
        <w:t xml:space="preserve"> will </w:t>
      </w:r>
      <w:r w:rsidR="004A703D">
        <w:t xml:space="preserve">improve and ideally </w:t>
      </w:r>
      <w:r w:rsidRPr="000A28AB">
        <w:t xml:space="preserve">standardize the way fitness is </w:t>
      </w:r>
      <w:r w:rsidR="004A703D">
        <w:t>estimated from growth curves</w:t>
      </w:r>
      <w:r w:rsidR="00205988" w:rsidRPr="000A28AB">
        <w:t>, thereby</w:t>
      </w:r>
      <w:r w:rsidRPr="000A28AB">
        <w:t xml:space="preserve"> </w:t>
      </w:r>
      <w:r w:rsidR="00205988" w:rsidRPr="000A28AB">
        <w:t>improving</w:t>
      </w:r>
      <w:r w:rsidRPr="000A28AB">
        <w:t xml:space="preserve"> communication between empirical and theoretical evolutionary biologists and ecologists.</w:t>
      </w:r>
    </w:p>
    <w:p w14:paraId="24785C74" w14:textId="77777777" w:rsidR="007A7F01" w:rsidRPr="000A28AB" w:rsidRDefault="007A7F01">
      <w:pPr>
        <w:pStyle w:val="Heading2"/>
      </w:pPr>
      <w:r w:rsidRPr="000A28AB">
        <w:t>Conclusions</w:t>
      </w:r>
    </w:p>
    <w:p w14:paraId="387F82F7" w14:textId="77777777" w:rsidR="007A7F01" w:rsidRPr="000A28AB" w:rsidRDefault="007A7F01">
      <w:r w:rsidRPr="000A28AB">
        <w:t>We developed and tested a new method to analyze growth curve</w:t>
      </w:r>
      <w:r w:rsidR="000D44AC">
        <w:t xml:space="preserve"> data</w:t>
      </w:r>
      <w:r w:rsidRPr="000A28AB">
        <w:t xml:space="preserve">, </w:t>
      </w:r>
      <w:r w:rsidR="004A703D">
        <w:t xml:space="preserve">and applied it to </w:t>
      </w:r>
      <w:r w:rsidRPr="000A28AB">
        <w:t xml:space="preserve">predict growth </w:t>
      </w:r>
      <w:r w:rsidR="004A703D">
        <w:t>of individual</w:t>
      </w:r>
      <w:r w:rsidR="000D44AC">
        <w:t xml:space="preserve"> </w:t>
      </w:r>
      <w:r w:rsidR="004A703D">
        <w:t>s</w:t>
      </w:r>
      <w:r w:rsidR="000D44AC">
        <w:t>trains</w:t>
      </w:r>
      <w:r w:rsidR="004A703D">
        <w:t xml:space="preserve"> within</w:t>
      </w:r>
      <w:r w:rsidRPr="000A28AB">
        <w:t xml:space="preserve"> </w:t>
      </w:r>
      <w:r w:rsidR="000D44AC">
        <w:t xml:space="preserve">a </w:t>
      </w:r>
      <w:r w:rsidRPr="000A28AB">
        <w:t xml:space="preserve">mixed culture and </w:t>
      </w:r>
      <w:r w:rsidR="004A703D">
        <w:t xml:space="preserve">to </w:t>
      </w:r>
      <w:r w:rsidRPr="000A28AB">
        <w:t xml:space="preserve">infer </w:t>
      </w:r>
      <w:r w:rsidR="004A703D">
        <w:t xml:space="preserve">their </w:t>
      </w:r>
      <w:r w:rsidRPr="000A28AB">
        <w:t xml:space="preserve">relative fitness. </w:t>
      </w:r>
      <w:r w:rsidR="004A703D">
        <w:t>The</w:t>
      </w:r>
      <w:r w:rsidR="004A703D" w:rsidRPr="000A28AB">
        <w:t xml:space="preserve"> </w:t>
      </w:r>
      <w:r w:rsidRPr="000A28AB">
        <w:t>method improves fitness estimation from growth curve</w:t>
      </w:r>
      <w:r w:rsidR="000D44AC">
        <w:t xml:space="preserve"> data</w:t>
      </w:r>
      <w:r w:rsidRPr="000A28AB">
        <w:t>, has a clear biological interpretation, and can be used to predict and interpret growth in a mixed culture and competition experiments.</w:t>
      </w:r>
    </w:p>
    <w:p w14:paraId="0ED019BF" w14:textId="77777777" w:rsidR="007942A2" w:rsidRPr="000A28AB" w:rsidRDefault="007942A2" w:rsidP="005A5037">
      <w:bookmarkStart w:id="6" w:name="_Ref439853427"/>
    </w:p>
    <w:p w14:paraId="607869F5" w14:textId="77777777" w:rsidR="007A7F01" w:rsidRPr="000A28AB" w:rsidRDefault="007A7F01">
      <w:pPr>
        <w:pStyle w:val="Heading1"/>
      </w:pPr>
      <w:bookmarkStart w:id="7" w:name="_Ref455590789"/>
      <w:r w:rsidRPr="000A28AB">
        <w:t>Materials and Methods</w:t>
      </w:r>
      <w:bookmarkEnd w:id="6"/>
      <w:bookmarkEnd w:id="7"/>
    </w:p>
    <w:p w14:paraId="0685D757" w14:textId="77777777" w:rsidR="007A7F01" w:rsidRPr="000A28AB" w:rsidRDefault="007A7F01" w:rsidP="00C35103">
      <w:r w:rsidRPr="000A28AB">
        <w:rPr>
          <w:b/>
          <w:bCs/>
        </w:rPr>
        <w:t xml:space="preserve">Strains and plasmids. </w:t>
      </w:r>
      <w:r w:rsidRPr="000A28AB">
        <w:rPr>
          <w:i/>
          <w:iCs/>
        </w:rPr>
        <w:t>Escherichia coli</w:t>
      </w:r>
      <w:r w:rsidRPr="000A28AB">
        <w:t xml:space="preserve"> strains </w:t>
      </w:r>
      <w:r w:rsidR="00B87DFE">
        <w:t xml:space="preserve">used were </w:t>
      </w:r>
      <w:r w:rsidRPr="000A28AB">
        <w:t>DH5α</w:t>
      </w:r>
      <w:r w:rsidR="00CB1737">
        <w:t xml:space="preserve"> (Berman lab, Tel-Aviv University)</w:t>
      </w:r>
      <w:r w:rsidRPr="000A28AB">
        <w:t>, TG1</w:t>
      </w:r>
      <w:r w:rsidR="00B030EA">
        <w:t xml:space="preserve"> (Ron lab, Tel-Aviv University)</w:t>
      </w:r>
      <w:r w:rsidRPr="000A28AB">
        <w:t>, JM109</w:t>
      </w:r>
      <w:r w:rsidR="00B030EA">
        <w:t xml:space="preserve"> (</w:t>
      </w:r>
      <w:proofErr w:type="spellStart"/>
      <w:r w:rsidR="00B030EA">
        <w:t>Nir</w:t>
      </w:r>
      <w:proofErr w:type="spellEnd"/>
      <w:r w:rsidR="00B030EA">
        <w:t xml:space="preserve"> lab, Tel-Aviv University)</w:t>
      </w:r>
      <w:r w:rsidRPr="000A28AB">
        <w:t>, and K12 MG1655</w:t>
      </w:r>
      <w:r w:rsidR="007942A2" w:rsidRPr="000A28AB">
        <w:t>-</w:t>
      </w:r>
      <w:r w:rsidRPr="000A28AB">
        <w:t>Δfnr</w:t>
      </w:r>
      <w:r w:rsidR="00B030EA">
        <w:t xml:space="preserve"> (Ron lab, Tel-Aviv University)</w:t>
      </w:r>
      <w:r w:rsidRPr="000A28AB">
        <w:t>. Plasmids</w:t>
      </w:r>
      <w:r w:rsidR="001F3A92">
        <w:t xml:space="preserve"> </w:t>
      </w:r>
      <w:r w:rsidRPr="000A28AB">
        <w:t>containing a GFP or RFP gene and genes conferring resistance to kanamycin (</w:t>
      </w:r>
      <w:proofErr w:type="spellStart"/>
      <w:r w:rsidRPr="000A28AB">
        <w:t>Kan</w:t>
      </w:r>
      <w:r w:rsidRPr="000A28AB">
        <w:rPr>
          <w:vertAlign w:val="superscript"/>
        </w:rPr>
        <w:t>R</w:t>
      </w:r>
      <w:proofErr w:type="spellEnd"/>
      <w:r w:rsidRPr="000A28AB">
        <w:t>) and chloramphenicol (</w:t>
      </w:r>
      <w:proofErr w:type="spellStart"/>
      <w:r w:rsidRPr="000A28AB">
        <w:t>Cap</w:t>
      </w:r>
      <w:r w:rsidRPr="000A28AB">
        <w:rPr>
          <w:vertAlign w:val="superscript"/>
        </w:rPr>
        <w:t>R</w:t>
      </w:r>
      <w:proofErr w:type="spellEnd"/>
      <w:r w:rsidRPr="000A28AB">
        <w:t xml:space="preserve">) </w:t>
      </w:r>
      <w:r w:rsidR="00C35103">
        <w:t>(</w:t>
      </w:r>
      <w:r w:rsidR="000D44AC">
        <w:t>Milo lab, Weizmann Institute of Science</w:t>
      </w:r>
      <w:r w:rsidR="00C35103">
        <w:fldChar w:fldCharType="begin" w:fldLock="1"/>
      </w:r>
      <w:r w:rsidR="00C35103">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lt;sup&gt;16&lt;/sup&gt;", "plainTextFormattedCitation" : "16", "previouslyFormattedCitation" : "(Zelcbuch et al., 2013)" }, "properties" : { "noteIndex" : 0 }, "schema" : "https://github.com/citation-style-language/schema/raw/master/csl-citation.json" }</w:instrText>
      </w:r>
      <w:r w:rsidR="00C35103">
        <w:fldChar w:fldCharType="separate"/>
      </w:r>
      <w:r w:rsidR="00C35103" w:rsidRPr="00C35103">
        <w:rPr>
          <w:noProof/>
          <w:vertAlign w:val="superscript"/>
        </w:rPr>
        <w:t>16</w:t>
      </w:r>
      <w:r w:rsidR="00C35103">
        <w:fldChar w:fldCharType="end"/>
      </w:r>
      <w:r w:rsidR="00C35103">
        <w:t>)</w:t>
      </w:r>
      <w:r w:rsidRPr="000A28AB">
        <w:t>. All experiments were performed in LB media</w:t>
      </w:r>
      <w:r w:rsidR="00B87DFE">
        <w:t xml:space="preserve"> (</w:t>
      </w:r>
      <w:r w:rsidR="00B030EA">
        <w:t xml:space="preserve">5 g/L </w:t>
      </w:r>
      <w:proofErr w:type="spellStart"/>
      <w:r w:rsidR="00B030EA">
        <w:t>Bacto</w:t>
      </w:r>
      <w:proofErr w:type="spellEnd"/>
      <w:r w:rsidR="00B030EA">
        <w:t xml:space="preserve"> yeast extract (BD</w:t>
      </w:r>
      <w:r w:rsidR="006748EC">
        <w:t>,</w:t>
      </w:r>
      <w:r w:rsidR="00B030EA">
        <w:t xml:space="preserve"> 212750), 10 g/L </w:t>
      </w:r>
      <w:proofErr w:type="spellStart"/>
      <w:r w:rsidR="00B030EA">
        <w:t>Bacto</w:t>
      </w:r>
      <w:proofErr w:type="spellEnd"/>
      <w:r w:rsidR="00B030EA">
        <w:t xml:space="preserve"> </w:t>
      </w:r>
      <w:proofErr w:type="spellStart"/>
      <w:r w:rsidR="00B030EA">
        <w:t>Tryptone</w:t>
      </w:r>
      <w:proofErr w:type="spellEnd"/>
      <w:r w:rsidR="00B030EA">
        <w:t xml:space="preserve"> (B</w:t>
      </w:r>
      <w:r w:rsidR="0099154F">
        <w:t>D</w:t>
      </w:r>
      <w:r w:rsidR="008179CB">
        <w:t>,</w:t>
      </w:r>
      <w:r w:rsidR="0099154F">
        <w:t xml:space="preserve"> 211705), 10 g/L </w:t>
      </w:r>
      <w:proofErr w:type="spellStart"/>
      <w:r w:rsidR="0099154F">
        <w:t>NaCl</w:t>
      </w:r>
      <w:proofErr w:type="spellEnd"/>
      <w:r w:rsidR="0099154F">
        <w:t xml:space="preserve"> (Bio-Lab, </w:t>
      </w:r>
      <w:r w:rsidR="009E70D1">
        <w:t>1903</w:t>
      </w:r>
      <w:r w:rsidR="000E7382">
        <w:t>05</w:t>
      </w:r>
      <w:r w:rsidR="00B030EA">
        <w:t>), DDW 1 L</w:t>
      </w:r>
      <w:r w:rsidR="00B87DFE">
        <w:t>)</w:t>
      </w:r>
      <w:r w:rsidRPr="000A28AB">
        <w:t xml:space="preserve"> with 30 </w:t>
      </w:r>
      <w:proofErr w:type="spellStart"/>
      <w:r w:rsidRPr="000A28AB">
        <w:t>μg</w:t>
      </w:r>
      <w:proofErr w:type="spellEnd"/>
      <w:r w:rsidRPr="000A28AB">
        <w:t>/mL kanamycin</w:t>
      </w:r>
      <w:r w:rsidR="00B87DFE">
        <w:t xml:space="preserve"> (</w:t>
      </w:r>
      <w:r w:rsidR="004F0742" w:rsidRPr="004F0742">
        <w:t>Caisson</w:t>
      </w:r>
      <w:r w:rsidR="004F0742">
        <w:t xml:space="preserve"> Labs, K003</w:t>
      </w:r>
      <w:r w:rsidR="00B87DFE">
        <w:t>)</w:t>
      </w:r>
      <w:r w:rsidRPr="000A28AB">
        <w:t xml:space="preserve"> and 34 </w:t>
      </w:r>
      <w:proofErr w:type="spellStart"/>
      <w:r w:rsidRPr="000A28AB">
        <w:t>μg</w:t>
      </w:r>
      <w:proofErr w:type="spellEnd"/>
      <w:r w:rsidRPr="000A28AB">
        <w:t>/mL chloramphenicol</w:t>
      </w:r>
      <w:r w:rsidR="00B87DFE">
        <w:t xml:space="preserve"> (</w:t>
      </w:r>
      <w:proofErr w:type="spellStart"/>
      <w:r w:rsidR="004F0742">
        <w:t>Duchefa</w:t>
      </w:r>
      <w:proofErr w:type="spellEnd"/>
      <w:r w:rsidR="004F0742">
        <w:t xml:space="preserve"> </w:t>
      </w:r>
      <w:proofErr w:type="spellStart"/>
      <w:r w:rsidR="004F0742">
        <w:t>Biochemie</w:t>
      </w:r>
      <w:proofErr w:type="spellEnd"/>
      <w:r w:rsidR="004F0742">
        <w:t>, C0113</w:t>
      </w:r>
      <w:r w:rsidR="00B87DFE">
        <w:t>)</w:t>
      </w:r>
      <w:r w:rsidRPr="000A28AB">
        <w:t xml:space="preserve">. </w:t>
      </w:r>
      <w:r w:rsidR="000D44AC">
        <w:t>Green or red</w:t>
      </w:r>
      <w:r w:rsidR="00B87DFE">
        <w:t xml:space="preserve"> f</w:t>
      </w:r>
      <w:r w:rsidR="00B87DFE" w:rsidRPr="000A28AB">
        <w:t>luorescence</w:t>
      </w:r>
      <w:r w:rsidR="00B87DFE">
        <w:t xml:space="preserve"> of each strain </w:t>
      </w:r>
      <w:r w:rsidRPr="000A28AB">
        <w:t xml:space="preserve"> </w:t>
      </w:r>
      <w:r w:rsidR="000D44AC">
        <w:t>was</w:t>
      </w:r>
      <w:r w:rsidR="000D44AC" w:rsidRPr="000A28AB">
        <w:t xml:space="preserve"> </w:t>
      </w:r>
      <w:r w:rsidRPr="000A28AB">
        <w:t xml:space="preserve">confirmed </w:t>
      </w:r>
      <w:r w:rsidR="00B87DFE">
        <w:t>by</w:t>
      </w:r>
      <w:r w:rsidR="00B87DFE" w:rsidRPr="000A28AB">
        <w:t xml:space="preserve"> </w:t>
      </w:r>
      <w:r w:rsidRPr="000A28AB">
        <w:t>fluorescen</w:t>
      </w:r>
      <w:r w:rsidR="00B87DFE">
        <w:t>ce</w:t>
      </w:r>
      <w:r w:rsidRPr="000A28AB">
        <w:t xml:space="preserve"> microscopy (Nikon </w:t>
      </w:r>
      <w:proofErr w:type="spellStart"/>
      <w:r w:rsidRPr="000A28AB">
        <w:t>Eclipe</w:t>
      </w:r>
      <w:proofErr w:type="spellEnd"/>
      <w:r w:rsidRPr="000A28AB">
        <w:t xml:space="preserve"> </w:t>
      </w:r>
      <w:proofErr w:type="spellStart"/>
      <w:r w:rsidRPr="000A28AB">
        <w:t>Ti</w:t>
      </w:r>
      <w:proofErr w:type="spellEnd"/>
      <w:r w:rsidRPr="000A28AB">
        <w:t xml:space="preserve">, </w:t>
      </w:r>
      <w:r w:rsidRPr="000A28AB">
        <w:fldChar w:fldCharType="begin"/>
      </w:r>
      <w:r w:rsidRPr="000A28AB">
        <w:instrText xml:space="preserve"> REF _Ref447623874 \h </w:instrText>
      </w:r>
      <w:r w:rsidR="000A28AB">
        <w:instrText xml:space="preserve"> \* MERGEFORMAT </w:instrText>
      </w:r>
      <w:r w:rsidRPr="000A28AB">
        <w:fldChar w:fldCharType="separate"/>
      </w:r>
      <w:r w:rsidRPr="000A28AB">
        <w:t>Figure S</w:t>
      </w:r>
      <w:r w:rsidRPr="000A28AB">
        <w:rPr>
          <w:noProof/>
        </w:rPr>
        <w:t>1</w:t>
      </w:r>
      <w:r w:rsidRPr="000A28AB">
        <w:fldChar w:fldCharType="end"/>
      </w:r>
      <w:r w:rsidRPr="000A28AB">
        <w:t>).</w:t>
      </w:r>
    </w:p>
    <w:p w14:paraId="57A2D755" w14:textId="77777777" w:rsidR="007A7F01" w:rsidRPr="000A28AB" w:rsidRDefault="007A7F01" w:rsidP="00CB1737">
      <w:r w:rsidRPr="000A28AB">
        <w:rPr>
          <w:b/>
          <w:bCs/>
        </w:rPr>
        <w:t>Growth and competition experiment</w:t>
      </w:r>
      <w:r w:rsidR="00B02278">
        <w:rPr>
          <w:b/>
          <w:bCs/>
        </w:rPr>
        <w:t>s</w:t>
      </w:r>
      <w:r w:rsidRPr="000A28AB">
        <w:rPr>
          <w:b/>
          <w:bCs/>
        </w:rPr>
        <w:t xml:space="preserve">. </w:t>
      </w:r>
      <w:r w:rsidR="00B030EA" w:rsidRPr="00CB76DE">
        <w:t>All experiments were performed at</w:t>
      </w:r>
      <w:r w:rsidR="00B030EA">
        <w:rPr>
          <w:b/>
          <w:bCs/>
        </w:rPr>
        <w:t xml:space="preserve"> </w:t>
      </w:r>
      <w:r w:rsidR="00CB1737" w:rsidRPr="000A28AB">
        <w:t>30</w:t>
      </w:r>
      <w:r w:rsidR="00CB1737" w:rsidRPr="000A28AB">
        <w:rPr>
          <w:rFonts w:ascii="Arial" w:hAnsi="Arial" w:cs="Arial"/>
        </w:rPr>
        <w:t>°</w:t>
      </w:r>
      <w:r w:rsidR="00CB1737" w:rsidRPr="000A28AB">
        <w:t>C</w:t>
      </w:r>
      <w:r w:rsidR="00CB1737">
        <w:t xml:space="preserve">. </w:t>
      </w:r>
      <w:r w:rsidRPr="000A28AB">
        <w:t xml:space="preserve">Strains were inoculated into 3 ml </w:t>
      </w:r>
      <w:proofErr w:type="spellStart"/>
      <w:r w:rsidRPr="000A28AB">
        <w:t>LB+Cap+Kan</w:t>
      </w:r>
      <w:proofErr w:type="spellEnd"/>
      <w:r w:rsidRPr="000A28AB">
        <w:t xml:space="preserve"> and grown overnight with shaking. Saturated overnight cultures were diluted into fresh media so that the </w:t>
      </w:r>
      <w:r w:rsidR="00B87DFE">
        <w:t>initial</w:t>
      </w:r>
      <w:r w:rsidR="00B87DFE" w:rsidRPr="000A28AB">
        <w:t xml:space="preserve"> </w:t>
      </w:r>
      <w:r w:rsidRPr="000A28AB">
        <w:t xml:space="preserve">OD was </w:t>
      </w:r>
      <w:r w:rsidR="00B87DFE">
        <w:t xml:space="preserve">detectable </w:t>
      </w:r>
      <w:r w:rsidRPr="000A28AB">
        <w:t>above the OD of media</w:t>
      </w:r>
      <w:r w:rsidR="00B87DFE">
        <w:t xml:space="preserve"> alone</w:t>
      </w:r>
      <w:r w:rsidRPr="000A28AB">
        <w:t xml:space="preserve"> (1:1-1:20 dilution rate). In experiments </w:t>
      </w:r>
      <w:r w:rsidR="00B87DFE">
        <w:t>that avoided a</w:t>
      </w:r>
      <w:r w:rsidR="00B87DFE" w:rsidRPr="000A28AB">
        <w:t xml:space="preserve"> </w:t>
      </w:r>
      <w:r w:rsidRPr="000A28AB">
        <w:t xml:space="preserve">lag phase, cultures were pre-grown until the exponential growth phase was </w:t>
      </w:r>
      <w:r w:rsidRPr="000A28AB">
        <w:lastRenderedPageBreak/>
        <w:t>reached</w:t>
      </w:r>
      <w:r w:rsidR="00865D57">
        <w:t xml:space="preserve"> as determined by OD measurements (usually 4-6 h). </w:t>
      </w:r>
      <w:r w:rsidRPr="000A28AB">
        <w:t xml:space="preserve">Cells were then inoculated into 100 </w:t>
      </w:r>
      <w:proofErr w:type="spellStart"/>
      <w:r w:rsidRPr="000A28AB">
        <w:t>μL</w:t>
      </w:r>
      <w:proofErr w:type="spellEnd"/>
      <w:r w:rsidRPr="000A28AB">
        <w:t xml:space="preserve"> </w:t>
      </w:r>
      <w:proofErr w:type="spellStart"/>
      <w:r w:rsidRPr="000A28AB">
        <w:t>LB+Cap+Kan</w:t>
      </w:r>
      <w:proofErr w:type="spellEnd"/>
      <w:r w:rsidRPr="000A28AB">
        <w:t xml:space="preserve"> in a 96-well flat-bottom microplate (Costar):</w:t>
      </w:r>
    </w:p>
    <w:p w14:paraId="1D2BB099" w14:textId="77777777" w:rsidR="007A7F01" w:rsidRPr="000A28AB" w:rsidRDefault="007A7F01" w:rsidP="00624088">
      <w:pPr>
        <w:pStyle w:val="ListParagraph"/>
        <w:numPr>
          <w:ilvl w:val="0"/>
          <w:numId w:val="1"/>
        </w:numPr>
        <w:ind w:firstLine="284"/>
      </w:pPr>
      <w:r w:rsidRPr="000A28AB">
        <w:t>~30 wells contain</w:t>
      </w:r>
      <w:r w:rsidR="00865D57">
        <w:t>ed</w:t>
      </w:r>
      <w:r w:rsidRPr="000A28AB">
        <w:t xml:space="preserve"> a monoculture of </w:t>
      </w:r>
      <w:r w:rsidR="00865D57">
        <w:t>the</w:t>
      </w:r>
      <w:r w:rsidRPr="000A28AB">
        <w:t xml:space="preserve"> GFP-labeled strain</w:t>
      </w:r>
    </w:p>
    <w:p w14:paraId="30229375" w14:textId="77777777" w:rsidR="007A7F01" w:rsidRPr="000A28AB" w:rsidRDefault="007A7F01" w:rsidP="00624088">
      <w:pPr>
        <w:pStyle w:val="ListParagraph"/>
        <w:numPr>
          <w:ilvl w:val="0"/>
          <w:numId w:val="1"/>
        </w:numPr>
        <w:ind w:firstLine="284"/>
      </w:pPr>
      <w:r w:rsidRPr="000A28AB">
        <w:t xml:space="preserve">~30 wells </w:t>
      </w:r>
      <w:r w:rsidR="00865D57" w:rsidRPr="000A28AB">
        <w:t>contain</w:t>
      </w:r>
      <w:r w:rsidR="00865D57">
        <w:t>ed</w:t>
      </w:r>
      <w:r w:rsidR="00865D57" w:rsidRPr="000A28AB">
        <w:t xml:space="preserve"> </w:t>
      </w:r>
      <w:r w:rsidRPr="000A28AB">
        <w:t xml:space="preserve">a monoculture of </w:t>
      </w:r>
      <w:r w:rsidR="00865D57">
        <w:t>the</w:t>
      </w:r>
      <w:r w:rsidR="00865D57" w:rsidRPr="000A28AB">
        <w:t xml:space="preserve"> </w:t>
      </w:r>
      <w:r w:rsidRPr="000A28AB">
        <w:t>RFP-labeled strain</w:t>
      </w:r>
    </w:p>
    <w:p w14:paraId="397FB9FC" w14:textId="77777777" w:rsidR="007A7F01" w:rsidRPr="000A28AB" w:rsidRDefault="007A7F01" w:rsidP="00624088">
      <w:pPr>
        <w:pStyle w:val="ListParagraph"/>
        <w:numPr>
          <w:ilvl w:val="0"/>
          <w:numId w:val="1"/>
        </w:numPr>
        <w:ind w:firstLine="284"/>
      </w:pPr>
      <w:r w:rsidRPr="000A28AB">
        <w:t>~30 wells containing a mixed culture of both GFP- and RFP-labeled strains</w:t>
      </w:r>
    </w:p>
    <w:p w14:paraId="740EC126" w14:textId="77777777" w:rsidR="007A7F01" w:rsidRPr="000A28AB" w:rsidRDefault="007A7F01" w:rsidP="00624088">
      <w:pPr>
        <w:pStyle w:val="ListParagraph"/>
        <w:numPr>
          <w:ilvl w:val="0"/>
          <w:numId w:val="1"/>
        </w:numPr>
        <w:ind w:firstLine="284"/>
      </w:pPr>
      <w:r w:rsidRPr="000A28AB">
        <w:t xml:space="preserve">2 wells </w:t>
      </w:r>
      <w:r w:rsidR="00865D57">
        <w:t>contained only growth medium</w:t>
      </w:r>
    </w:p>
    <w:p w14:paraId="7514CF61" w14:textId="77777777" w:rsidR="007A7F01" w:rsidRPr="000A28AB" w:rsidRDefault="007A7F01" w:rsidP="00CB1737">
      <w:pPr>
        <w:rPr>
          <w:vertAlign w:val="subscript"/>
        </w:rPr>
      </w:pPr>
      <w:r w:rsidRPr="000A28AB">
        <w:t xml:space="preserve"> The cultures were grown in an automatic microplate reader (</w:t>
      </w:r>
      <w:proofErr w:type="spellStart"/>
      <w:r w:rsidRPr="000A28AB">
        <w:t>Tecan</w:t>
      </w:r>
      <w:proofErr w:type="spellEnd"/>
      <w:r w:rsidRPr="000A28AB">
        <w:t xml:space="preserve"> infinite F200 Pro)</w:t>
      </w:r>
      <w:r w:rsidR="00CD2EF9">
        <w:t xml:space="preserve">, shaking at 886.9 RPM, </w:t>
      </w:r>
      <w:r w:rsidR="00865D57">
        <w:t>until they reached stationary phase</w:t>
      </w:r>
      <w:r w:rsidRPr="000A28AB">
        <w:t>. OD</w:t>
      </w:r>
      <w:r w:rsidRPr="000A28AB">
        <w:rPr>
          <w:vertAlign w:val="subscript"/>
        </w:rPr>
        <w:t>595</w:t>
      </w:r>
      <w:r w:rsidRPr="000A28AB">
        <w:t xml:space="preserve"> readings were taken every 15 minutes with continuous shaking between readings.</w:t>
      </w:r>
    </w:p>
    <w:p w14:paraId="3A64B0C1" w14:textId="77777777" w:rsidR="007A7F01" w:rsidRPr="000A28AB" w:rsidRDefault="007A7F01" w:rsidP="00C35103">
      <w:r w:rsidRPr="000A28AB">
        <w:t xml:space="preserve">Samples were </w:t>
      </w:r>
      <w:r w:rsidR="00865D57">
        <w:t>collected</w:t>
      </w:r>
      <w:r w:rsidR="00865D57" w:rsidRPr="000A28AB">
        <w:t xml:space="preserve"> </w:t>
      </w:r>
      <w:r w:rsidRPr="000A28AB">
        <w:t>from the incubated microplate at the beginning of the experiment and once an hour for 6-8 hours: 1-10 µL were removed from 4 wells (different wells for each sample), and diluted into cold PBS buffer (DPBS with calcium and magnesium</w:t>
      </w:r>
      <w:r w:rsidR="000D44AC">
        <w:t>;</w:t>
      </w:r>
      <w:r w:rsidR="000D44AC" w:rsidRPr="000A28AB">
        <w:t xml:space="preserve"> </w:t>
      </w:r>
      <w:r w:rsidRPr="000A28AB">
        <w:t>B</w:t>
      </w:r>
      <w:r w:rsidR="00CB76DE">
        <w:t xml:space="preserve">iological </w:t>
      </w:r>
      <w:r w:rsidRPr="000A28AB">
        <w:t>I</w:t>
      </w:r>
      <w:r w:rsidR="00CB76DE">
        <w:t>ndustries</w:t>
      </w:r>
      <w:r w:rsidR="008179CB">
        <w:t>,</w:t>
      </w:r>
      <w:r w:rsidRPr="000A28AB">
        <w:t xml:space="preserve"> 02-020-1). These samples were analyzed with a fluorescent cell sorter (</w:t>
      </w:r>
      <w:proofErr w:type="spellStart"/>
      <w:r w:rsidRPr="000A28AB">
        <w:t>Miltenyi</w:t>
      </w:r>
      <w:proofErr w:type="spellEnd"/>
      <w:r w:rsidRPr="000A28AB">
        <w:t xml:space="preserve"> </w:t>
      </w:r>
      <w:proofErr w:type="spellStart"/>
      <w:r w:rsidRPr="000A28AB">
        <w:t>Biotec</w:t>
      </w:r>
      <w:proofErr w:type="spellEnd"/>
      <w:r w:rsidRPr="000A28AB">
        <w:t xml:space="preserve"> </w:t>
      </w:r>
      <w:proofErr w:type="spellStart"/>
      <w:r w:rsidRPr="000A28AB">
        <w:t>MACSQuant</w:t>
      </w:r>
      <w:proofErr w:type="spellEnd"/>
      <w:r w:rsidRPr="000A28AB">
        <w:t xml:space="preserve"> VYB)</w:t>
      </w:r>
      <w:r w:rsidR="00865D57">
        <w:t xml:space="preserve"> with </w:t>
      </w:r>
      <w:r w:rsidRPr="000A28AB">
        <w:t xml:space="preserve">GFP detected </w:t>
      </w:r>
      <w:r w:rsidR="00865D57">
        <w:t>using</w:t>
      </w:r>
      <w:r w:rsidR="00865D57" w:rsidRPr="000A28AB">
        <w:t xml:space="preserve"> </w:t>
      </w:r>
      <w:r w:rsidRPr="000A28AB">
        <w:t>the 488nm/520(50)nm FITC laser</w:t>
      </w:r>
      <w:r w:rsidR="00865D57">
        <w:t xml:space="preserve"> and</w:t>
      </w:r>
      <w:r w:rsidRPr="000A28AB">
        <w:t xml:space="preserve"> RFP detected with the 561nm/615(20)nm </w:t>
      </w:r>
      <w:proofErr w:type="spellStart"/>
      <w:r w:rsidRPr="000A28AB">
        <w:t>dsRed</w:t>
      </w:r>
      <w:proofErr w:type="spellEnd"/>
      <w:r w:rsidRPr="000A28AB">
        <w:t xml:space="preserve"> laser. Samples were diluted </w:t>
      </w:r>
      <w:r w:rsidR="00865D57" w:rsidRPr="000A28AB">
        <w:t xml:space="preserve">further </w:t>
      </w:r>
      <w:r w:rsidRPr="000A28AB">
        <w:t>to eliminate "double" event (events detected as both "green" and "red" due to high cell density) and noise in the cell sorter</w:t>
      </w:r>
      <w:r w:rsidRPr="000A28AB">
        <w:fldChar w:fldCharType="begin" w:fldLock="1"/>
      </w:r>
      <w:r w:rsidR="00C3510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Gallet et al., 2012)" }, "properties" : { "noteIndex" : 0 }, "schema" : "https://github.com/citation-style-language/schema/raw/master/csl-citation.json" }</w:instrText>
      </w:r>
      <w:r w:rsidRPr="000A28AB">
        <w:fldChar w:fldCharType="separate"/>
      </w:r>
      <w:r w:rsidR="00C35103" w:rsidRPr="00C35103">
        <w:rPr>
          <w:noProof/>
          <w:vertAlign w:val="superscript"/>
        </w:rPr>
        <w:t>8</w:t>
      </w:r>
      <w:r w:rsidRPr="000A28AB">
        <w:fldChar w:fldCharType="end"/>
      </w:r>
      <w:r w:rsidRPr="000A28AB">
        <w:t>.</w:t>
      </w:r>
    </w:p>
    <w:p w14:paraId="43DDA0F9" w14:textId="77777777" w:rsidR="007A7F01" w:rsidRPr="000A28AB" w:rsidRDefault="007A7F01" w:rsidP="00C35103">
      <w:r w:rsidRPr="000A28AB">
        <w:t>Fluorescent cell sorter output data was analyzed using R</w:t>
      </w:r>
      <w:r w:rsidRPr="000A28AB">
        <w:fldChar w:fldCharType="begin" w:fldLock="1"/>
      </w:r>
      <w:r w:rsidR="00C35103">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7&lt;/sup&gt;", "plainTextFormattedCitation" : "17", "previouslyFormattedCitation" : "(R Development Core Team, 2012)" }, "properties" : { "noteIndex" : 0 }, "schema" : "https://github.com/citation-style-language/schema/raw/master/csl-citation.json" }</w:instrText>
      </w:r>
      <w:r w:rsidRPr="000A28AB">
        <w:fldChar w:fldCharType="separate"/>
      </w:r>
      <w:r w:rsidR="00C35103" w:rsidRPr="00C35103">
        <w:rPr>
          <w:noProof/>
          <w:vertAlign w:val="superscript"/>
        </w:rPr>
        <w:t>17</w:t>
      </w:r>
      <w:r w:rsidRPr="000A28AB">
        <w:fldChar w:fldCharType="end"/>
      </w:r>
      <w:r w:rsidRPr="000A28AB">
        <w:t xml:space="preserve"> with the </w:t>
      </w:r>
      <w:proofErr w:type="spellStart"/>
      <w:r w:rsidRPr="000A28AB">
        <w:rPr>
          <w:i/>
          <w:iCs/>
        </w:rPr>
        <w:t>flowPeaks</w:t>
      </w:r>
      <w:proofErr w:type="spellEnd"/>
      <w:r w:rsidRPr="000A28AB">
        <w:t xml:space="preserve"> package that implements an unsupervised flow cytometry clustering algorithm</w:t>
      </w:r>
      <w:r w:rsidRPr="000A28AB">
        <w:fldChar w:fldCharType="begin" w:fldLock="1"/>
      </w:r>
      <w:r w:rsidR="00C35103">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8&lt;/sup&gt;", "plainTextFormattedCitation" : "18", "previouslyFormattedCitation" : "(Ge &amp; Sealfon, 2012)" }, "properties" : { "noteIndex" : 0 }, "schema" : "https://github.com/citation-style-language/schema/raw/master/csl-citation.json" }</w:instrText>
      </w:r>
      <w:r w:rsidRPr="000A28AB">
        <w:fldChar w:fldCharType="separate"/>
      </w:r>
      <w:r w:rsidR="00C35103" w:rsidRPr="00C35103">
        <w:rPr>
          <w:noProof/>
          <w:vertAlign w:val="superscript"/>
        </w:rPr>
        <w:t>18</w:t>
      </w:r>
      <w:r w:rsidRPr="000A28AB">
        <w:fldChar w:fldCharType="end"/>
      </w:r>
      <w:r w:rsidRPr="000A28AB">
        <w:t>.</w:t>
      </w:r>
    </w:p>
    <w:p w14:paraId="28754787" w14:textId="77777777" w:rsidR="007A7F01" w:rsidRPr="000A28AB" w:rsidRDefault="007A7F01" w:rsidP="00C35103">
      <w:r w:rsidRPr="000A28AB">
        <w:rPr>
          <w:b/>
          <w:bCs/>
        </w:rPr>
        <w:t xml:space="preserve">Data analysis. </w:t>
      </w:r>
      <w:r w:rsidRPr="000A28AB">
        <w:t xml:space="preserve">Growth curve data were analyzed using </w:t>
      </w:r>
      <w:r w:rsidRPr="000A28AB">
        <w:rPr>
          <w:i/>
          <w:iCs/>
        </w:rPr>
        <w:t>Curveball</w:t>
      </w:r>
      <w:r w:rsidRPr="000A28AB">
        <w:t>, a new open-source software written</w:t>
      </w:r>
      <w:r w:rsidR="007942A2" w:rsidRPr="000A28AB">
        <w:t xml:space="preserve"> in</w:t>
      </w:r>
      <w:r w:rsidRPr="000A28AB">
        <w:t xml:space="preserve"> Python</w:t>
      </w:r>
      <w:r w:rsidRPr="000A28AB">
        <w:fldChar w:fldCharType="begin" w:fldLock="1"/>
      </w:r>
      <w:r w:rsidR="00C35103">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3&lt;/sup&gt;", "plainTextFormattedCitation" : "13", "previouslyFormattedCitation" : "(Van Rossum &amp; others, 2007)" }, "properties" : { "noteIndex" : 0 }, "schema" : "https://github.com/citation-style-language/schema/raw/master/csl-citation.json" }</w:instrText>
      </w:r>
      <w:r w:rsidRPr="000A28AB">
        <w:fldChar w:fldCharType="separate"/>
      </w:r>
      <w:r w:rsidR="00C35103" w:rsidRPr="00C35103">
        <w:rPr>
          <w:noProof/>
          <w:vertAlign w:val="superscript"/>
        </w:rPr>
        <w:t>13</w:t>
      </w:r>
      <w:r w:rsidRPr="000A28AB">
        <w:fldChar w:fldCharType="end"/>
      </w:r>
      <w:r w:rsidR="000D44AC">
        <w:t xml:space="preserve"> that </w:t>
      </w:r>
      <w:r w:rsidRPr="000A28AB">
        <w:t xml:space="preserve">implements the </w:t>
      </w:r>
      <w:r w:rsidR="000D44AC">
        <w:t>approach</w:t>
      </w:r>
      <w:r w:rsidR="000D44AC" w:rsidRPr="000A28AB">
        <w:t xml:space="preserve"> </w:t>
      </w:r>
      <w:r w:rsidRPr="000A28AB">
        <w:t xml:space="preserve">presented in this manuscript. </w:t>
      </w:r>
      <w:r w:rsidR="000D44AC">
        <w:t xml:space="preserve">The software </w:t>
      </w:r>
      <w:r w:rsidRPr="000A28AB">
        <w:t xml:space="preserve">includes both </w:t>
      </w:r>
      <w:r w:rsidR="00865D57">
        <w:t xml:space="preserve">a </w:t>
      </w:r>
      <w:r w:rsidRPr="000A28AB">
        <w:t>programmatic interface (API) and a command line interface (CLI), and therefore does</w:t>
      </w:r>
      <w:r w:rsidR="00865D57">
        <w:t xml:space="preserve"> </w:t>
      </w:r>
      <w:r w:rsidRPr="000A28AB">
        <w:t>n</w:t>
      </w:r>
      <w:r w:rsidR="00865D57">
        <w:t>o</w:t>
      </w:r>
      <w:r w:rsidRPr="000A28AB">
        <w:t xml:space="preserve">t require programming skills. </w:t>
      </w:r>
      <w:r w:rsidR="000D44AC">
        <w:t>The source code</w:t>
      </w:r>
      <w:r w:rsidR="000D44AC" w:rsidRPr="000A28AB">
        <w:t xml:space="preserve"> </w:t>
      </w:r>
      <w:r w:rsidRPr="000A28AB">
        <w:t xml:space="preserve">makes use of several </w:t>
      </w:r>
      <w:r w:rsidR="00912FD4">
        <w:t>P</w:t>
      </w:r>
      <w:r w:rsidRPr="000A28AB">
        <w:t>ython packages: NumPy</w:t>
      </w:r>
      <w:r w:rsidRPr="000A28AB">
        <w:fldChar w:fldCharType="begin" w:fldLock="1"/>
      </w:r>
      <w:r w:rsidR="00C35103">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lt;sup&gt;19&lt;/sup&gt;", "plainTextFormattedCitation" : "19", "previouslyFormattedCitation" : "(van der Walt, Colbert, &amp; Varoquaux, 2011)" }, "properties" : { "noteIndex" : 0 }, "schema" : "https://github.com/citation-style-language/schema/raw/master/csl-citation.json" }</w:instrText>
      </w:r>
      <w:r w:rsidRPr="000A28AB">
        <w:fldChar w:fldCharType="separate"/>
      </w:r>
      <w:r w:rsidR="00C35103" w:rsidRPr="00C35103">
        <w:rPr>
          <w:noProof/>
          <w:vertAlign w:val="superscript"/>
        </w:rPr>
        <w:t>19</w:t>
      </w:r>
      <w:r w:rsidRPr="000A28AB">
        <w:fldChar w:fldCharType="end"/>
      </w:r>
      <w:r w:rsidRPr="000A28AB">
        <w:t>, SciPy</w:t>
      </w:r>
      <w:r w:rsidRPr="000A28AB">
        <w:fldChar w:fldCharType="begin" w:fldLock="1"/>
      </w:r>
      <w:r w:rsidR="00C35103">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lt;sup&gt;20&lt;/sup&gt;", "plainTextFormattedCitation" : "20", "previouslyFormattedCitation" : "(Jones, Oliphant, Peterson, &amp; others, 2001)" }, "properties" : { "noteIndex" : 0 }, "schema" : "https://github.com/citation-style-language/schema/raw/master/csl-citation.json" }</w:instrText>
      </w:r>
      <w:r w:rsidRPr="000A28AB">
        <w:fldChar w:fldCharType="separate"/>
      </w:r>
      <w:r w:rsidR="00C35103" w:rsidRPr="00C35103">
        <w:rPr>
          <w:noProof/>
          <w:vertAlign w:val="superscript"/>
        </w:rPr>
        <w:t>20</w:t>
      </w:r>
      <w:r w:rsidRPr="000A28AB">
        <w:fldChar w:fldCharType="end"/>
      </w:r>
      <w:r w:rsidRPr="000A28AB">
        <w:t>, Matplotlib</w:t>
      </w:r>
      <w:r w:rsidRPr="000A28AB">
        <w:fldChar w:fldCharType="begin" w:fldLock="1"/>
      </w:r>
      <w:r w:rsidR="00C35103">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lt;sup&gt;21&lt;/sup&gt;", "plainTextFormattedCitation" : "21", "previouslyFormattedCitation" : "(Hunter, 2007)" }, "properties" : { "noteIndex" : 0 }, "schema" : "https://github.com/citation-style-language/schema/raw/master/csl-citation.json" }</w:instrText>
      </w:r>
      <w:r w:rsidRPr="000A28AB">
        <w:fldChar w:fldCharType="separate"/>
      </w:r>
      <w:r w:rsidR="00C35103" w:rsidRPr="00C35103">
        <w:rPr>
          <w:noProof/>
          <w:vertAlign w:val="superscript"/>
        </w:rPr>
        <w:t>21</w:t>
      </w:r>
      <w:r w:rsidRPr="000A28AB">
        <w:fldChar w:fldCharType="end"/>
      </w:r>
      <w:r w:rsidRPr="000A28AB">
        <w:t>, Pandas</w:t>
      </w:r>
      <w:r w:rsidRPr="000A28AB">
        <w:fldChar w:fldCharType="begin" w:fldLock="1"/>
      </w:r>
      <w:r w:rsidR="00C35103">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lt;sup&gt;22&lt;/sup&gt;", "plainTextFormattedCitation" : "22", "previouslyFormattedCitation" : "(McKinney, 2010)" }, "properties" : { "noteIndex" : 0 }, "schema" : "https://github.com/citation-style-language/schema/raw/master/csl-citation.json" }</w:instrText>
      </w:r>
      <w:r w:rsidRPr="000A28AB">
        <w:fldChar w:fldCharType="separate"/>
      </w:r>
      <w:r w:rsidR="00C35103" w:rsidRPr="00C35103">
        <w:rPr>
          <w:noProof/>
          <w:vertAlign w:val="superscript"/>
        </w:rPr>
        <w:t>22</w:t>
      </w:r>
      <w:r w:rsidRPr="000A28AB">
        <w:fldChar w:fldCharType="end"/>
      </w:r>
      <w:r w:rsidRPr="000A28AB">
        <w:t>, Seaborn</w:t>
      </w:r>
      <w:r w:rsidRPr="000A28AB">
        <w:fldChar w:fldCharType="begin" w:fldLock="1"/>
      </w:r>
      <w:r w:rsidR="00C35103">
        <w:instrText>ADDIN CSL_CITATION { "citationItems" : [ { "id" : "ITEM-1", "itemData" : { "DOI" : "10.5281/zenodo.19108", "author" : [ { "dropping-particle" : "", "family" : "Waskom", "given" : "Michael", "non-dropping-particle" : "", "parse-names" : false, "suffix" : "" }, { "dropping-particle" : "", "family" : "Botvinnik", "given" : "Olga", "non-dropping-particle" : "", "parse-names" : false, "suffix" : "" }, { "dropping-particle" : "", "family" : "Hobson", "given" : "Paul",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alchenko", "given" : "Yaroslav", "non-dropping-particle" : "", "parse-names" : false, "suffix" : "" }, { "dropping-particle" : "", "family" : "Vanderplas", "given" : "Jake", "non-dropping-particle" : "", "parse-names" : false, "suffix" : "" }, { "dropping-particle" : "", "family" : "Hoyer", "given" : "Stephan", "non-dropping-particle" : "", "parse-names" : false, "suffix" : "" }, { "dropping-particle" : "", "family" : "Villalba", "given" : "Santi", "non-dropping-particle" : "", "parse-names" : false, "suffix" : "" }, { "dropping-particle" : "", "family" : "Quintero", "given" : "Eric", "non-dropping-particle" : "", "parse-names" : false, "suffix" : "" }, { "dropping-particle" : "", "family" : "Miles", "given" : "Alistair", "non-dropping-particle" : "", "parse-names" : false, "suffix" : "" }, { "dropping-particle" : "", "family" : "Augspurger", "given" : "Tom", "non-dropping-particle" : "", "parse-names" : false, "suffix" : "" }, { "dropping-particle" : "", "family" : "Yarkoni", "given" : "Tal", "non-dropping-particle" : "", "parse-names" : false, "suffix" : "" }, { "dropping-particle" : "", "family" : "Evans", "given" : "Constantine", "non-dropping-particle" : "", "parse-names" : false, "suffix" : "" }, { "dropping-particle" : "", "family" : "Wehner", "given" : "Daniel", "non-dropping-particle" : "", "parse-names" : false, "suffix" : "" }, { "dropping-particle" : "", "family" : "Rocher", "given" : "Luc", "non-dropping-particle" : "", "parse-names" : false, "suffix" : "" }, { "dropping-particle" : "", "family" : "Megies", "given" : "Tobias", "non-dropping-particle" : "", "parse-names" : false, "suffix" : "" }, { "dropping-particle" : "", "family" : "Coelho", "given" : "Luis Pedro", "non-dropping-particle" : "", "parse-names" : false, "suffix" : "" }, { "dropping-particle" : "", "family" : "Ziegler", "given" : "Erik", "non-dropping-particle" : "", "parse-names" : false, "suffix" : "" }, { "dropping-particle" : "", "family" : "Hoppe", "given" : "Travis", "non-dropping-particle" : "", "parse-names" : false, "suffix" : "" }, { "dropping-particle" : "", "family" : "Seabold", "given" : "Skipper", "non-dropping-particle" : "", "parse-names" : false, "suffix" : "" }, { "dropping-particle" : "", "family" : "Pascual", "given" : "Sergio", "non-dropping-particle" : "", "parse-names" : false, "suffix" : "" }, { "dropping-particle" : "", "family" : "Cloud", "given" : "Phillip", "non-dropping-particle" : "", "parse-names" : false, "suffix" : "" }, { "dropping-particle" : "", "family" : "Koskinen", "given" : "Miikka", "non-dropping-particle" : "", "parse-names" : false, "suffix" : "" }, { "dropping-particle" : "", "family" : "Hausler", "given" : "Chris", "non-dropping-particle" : "", "parse-names" : false, "suffix" : "" }, { "dropping-particle" : "", "family" : "kjemmett", "given" : "", "non-dropping-particle" : "", "parse-names" : false, "suffix" : "" }, { "dropping-particle" : "", "family" : "Milajevs", "given" : "Dmitrijs", "non-dropping-particle" : "", "parse-names" : false, "suffix" : "" }, { "dropping-particle" : "", "family" : "Qalieh", "given" : "Adel", "non-dropping-particle" : "", "parse-names" : false, "suffix" : "" }, { "dropping-particle" : "", "family" : "Allan", "given" : "Dan", "non-dropping-particle" : "", "parse-names" : false, "suffix" : "" }, { "dropping-particle" : "", "family" : "Meyer", "given" : "Kyle", "non-dropping-particle" : "", "parse-names" : false, "suffix" : "" } ], "id" : "ITEM-1", "issued" : { "date-parts" : [ [ "2015" ] ] }, "title" : "seaborn: v0.6.0 (June 2015)", "type" : "article" }, "uris" : [ "http://www.mendeley.com/documents/?uuid=ba8fb41a-a7e1-448e-85ae-2333e9c68df3" ] } ], "mendeley" : { "formattedCitation" : "&lt;sup&gt;23&lt;/sup&gt;", "plainTextFormattedCitation" : "23", "previouslyFormattedCitation" : "(Waskom et al., 2015)" }, "properties" : { "noteIndex" : 0 }, "schema" : "https://github.com/citation-style-language/schema/raw/master/csl-citation.json" }</w:instrText>
      </w:r>
      <w:r w:rsidRPr="000A28AB">
        <w:fldChar w:fldCharType="separate"/>
      </w:r>
      <w:r w:rsidR="00C35103" w:rsidRPr="00C35103">
        <w:rPr>
          <w:noProof/>
          <w:vertAlign w:val="superscript"/>
        </w:rPr>
        <w:t>23</w:t>
      </w:r>
      <w:r w:rsidRPr="000A28AB">
        <w:fldChar w:fldCharType="end"/>
      </w:r>
      <w:r w:rsidRPr="000A28AB">
        <w:t>, LMFIT</w:t>
      </w:r>
      <w:r w:rsidRPr="000A28AB">
        <w:fldChar w:fldCharType="begin" w:fldLock="1"/>
      </w:r>
      <w:r w:rsidR="00C35103">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lt;sup&gt;24&lt;/sup&gt;", "plainTextFormattedCitation" : "24", "previouslyFormattedCitation" : "(Newville, Ingargiola, Stensitzki, &amp; Allen, 2014)" }, "properties" : { "noteIndex" : 0 }, "schema" : "https://github.com/citation-style-language/schema/raw/master/csl-citation.json" }</w:instrText>
      </w:r>
      <w:r w:rsidRPr="000A28AB">
        <w:fldChar w:fldCharType="separate"/>
      </w:r>
      <w:r w:rsidR="00C35103" w:rsidRPr="00C35103">
        <w:rPr>
          <w:noProof/>
          <w:vertAlign w:val="superscript"/>
        </w:rPr>
        <w:t>24</w:t>
      </w:r>
      <w:r w:rsidRPr="000A28AB">
        <w:fldChar w:fldCharType="end"/>
      </w:r>
      <w:r w:rsidRPr="000A28AB">
        <w:t>, Scikit-learn</w:t>
      </w:r>
      <w:r w:rsidRPr="000A28AB">
        <w:fldChar w:fldCharType="begin" w:fldLock="1"/>
      </w:r>
      <w:r w:rsidR="00C35103">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lt;sup&gt;25&lt;/sup&gt;", "plainTextFormattedCitation" : "25", "previouslyFormattedCitation" : "(Pedregosa et al., 2011)" }, "properties" : { "noteIndex" : 0 }, "schema" : "https://github.com/citation-style-language/schema/raw/master/csl-citation.json" }</w:instrText>
      </w:r>
      <w:r w:rsidRPr="000A28AB">
        <w:fldChar w:fldCharType="separate"/>
      </w:r>
      <w:r w:rsidR="00C35103" w:rsidRPr="00C35103">
        <w:rPr>
          <w:noProof/>
          <w:vertAlign w:val="superscript"/>
        </w:rPr>
        <w:t>25</w:t>
      </w:r>
      <w:r w:rsidRPr="000A28AB">
        <w:fldChar w:fldCharType="end"/>
      </w:r>
      <w:r w:rsidRPr="000A28AB">
        <w:t>, and SymPy</w:t>
      </w:r>
      <w:r w:rsidRPr="000A28AB">
        <w:fldChar w:fldCharType="begin" w:fldLock="1"/>
      </w:r>
      <w:r w:rsidR="00C35103">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lt;sup&gt;26&lt;/sup&gt;", "plainTextFormattedCitation" : "26", "previouslyFormattedCitation" : "(SymPy Development Team, 2014)" }, "properties" : { "noteIndex" : 0 }, "schema" : "https://github.com/citation-style-language/schema/raw/master/csl-citation.json" }</w:instrText>
      </w:r>
      <w:r w:rsidRPr="000A28AB">
        <w:fldChar w:fldCharType="separate"/>
      </w:r>
      <w:r w:rsidR="00C35103" w:rsidRPr="00C35103">
        <w:rPr>
          <w:noProof/>
          <w:vertAlign w:val="superscript"/>
        </w:rPr>
        <w:t>26</w:t>
      </w:r>
      <w:r w:rsidRPr="000A28AB">
        <w:fldChar w:fldCharType="end"/>
      </w:r>
      <w:r w:rsidRPr="000A28AB">
        <w:t xml:space="preserve">. </w:t>
      </w:r>
    </w:p>
    <w:p w14:paraId="3645BC11" w14:textId="77777777" w:rsidR="003616D0" w:rsidRPr="000A28AB" w:rsidRDefault="003616D0" w:rsidP="00C35103">
      <w:r w:rsidRPr="000A28AB">
        <w:rPr>
          <w:b/>
          <w:bCs/>
        </w:rPr>
        <w:t>Model fitting.</w:t>
      </w:r>
      <w:r w:rsidRPr="000A28AB">
        <w:t xml:space="preserve"> To fit the growth and competition models to the growth curve data we use the </w:t>
      </w:r>
      <w:proofErr w:type="spellStart"/>
      <w:r w:rsidRPr="000A28AB">
        <w:rPr>
          <w:i/>
          <w:iCs/>
        </w:rPr>
        <w:t>leastsq</w:t>
      </w:r>
      <w:proofErr w:type="spellEnd"/>
      <w:r w:rsidRPr="000A28AB">
        <w:t xml:space="preserve"> non-linear curve fitting procedure</w:t>
      </w:r>
      <w:r w:rsidRPr="000A28AB">
        <w:fldChar w:fldCharType="begin" w:fldLock="1"/>
      </w:r>
      <w:r w:rsidR="00C35103">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lt;sup&gt;20,24&lt;/sup&gt;", "plainTextFormattedCitation" : "20,24", "previouslyFormattedCitation" : "(Jones et al., 2001; Newville et al., 2014)" }, "properties" : { "noteIndex" : 0 }, "schema" : "https://github.com/citation-style-language/schema/raw/master/csl-citation.json" }</w:instrText>
      </w:r>
      <w:r w:rsidRPr="000A28AB">
        <w:fldChar w:fldCharType="separate"/>
      </w:r>
      <w:r w:rsidR="00C35103" w:rsidRPr="00C35103">
        <w:rPr>
          <w:noProof/>
          <w:vertAlign w:val="superscript"/>
        </w:rPr>
        <w:t>20,24</w:t>
      </w:r>
      <w:r w:rsidRPr="000A28AB">
        <w:fldChar w:fldCharType="end"/>
      </w:r>
      <w:r w:rsidRPr="000A28AB">
        <w:t xml:space="preserve">. We then calculate the Bayesian Information Criteria (BIC) of several </w:t>
      </w:r>
      <w:r w:rsidR="007942A2" w:rsidRPr="000A28AB">
        <w:t>nested models</w:t>
      </w:r>
      <w:r w:rsidRPr="000A28AB">
        <w:t xml:space="preserve">, defined by fixing some of the parameters (see </w:t>
      </w:r>
      <w:r w:rsidR="00756174" w:rsidRPr="000A28AB">
        <w:t>Supporting text 1</w:t>
      </w:r>
      <w:r w:rsidR="007942A2" w:rsidRPr="000A28AB">
        <w:t xml:space="preserve">, </w:t>
      </w:r>
      <w:r w:rsidR="007942A2" w:rsidRPr="000A28AB">
        <w:fldChar w:fldCharType="begin"/>
      </w:r>
      <w:r w:rsidR="007942A2" w:rsidRPr="000A28AB">
        <w:instrText xml:space="preserve"> REF _Ref453761140 \h </w:instrText>
      </w:r>
      <w:r w:rsidR="000A28AB">
        <w:instrText xml:space="preserve"> \* MERGEFORMAT </w:instrText>
      </w:r>
      <w:r w:rsidR="007942A2" w:rsidRPr="000A28AB">
        <w:fldChar w:fldCharType="separate"/>
      </w:r>
      <w:r w:rsidR="007942A2" w:rsidRPr="000A28AB">
        <w:t>Figure S2</w:t>
      </w:r>
      <w:r w:rsidR="007942A2" w:rsidRPr="000A28AB">
        <w:fldChar w:fldCharType="end"/>
      </w:r>
      <w:r w:rsidR="007942A2" w:rsidRPr="000A28AB">
        <w:t xml:space="preserve">, and </w:t>
      </w:r>
      <w:r w:rsidR="007942A2" w:rsidRPr="000A28AB">
        <w:fldChar w:fldCharType="begin"/>
      </w:r>
      <w:r w:rsidR="007942A2" w:rsidRPr="000A28AB">
        <w:instrText xml:space="preserve"> REF _Ref453761035 \h </w:instrText>
      </w:r>
      <w:r w:rsidR="000A28AB">
        <w:instrText xml:space="preserve"> \* MERGEFORMAT </w:instrText>
      </w:r>
      <w:r w:rsidR="007942A2" w:rsidRPr="000A28AB">
        <w:fldChar w:fldCharType="separate"/>
      </w:r>
      <w:r w:rsidR="007942A2" w:rsidRPr="000A28AB">
        <w:t>Table S1</w:t>
      </w:r>
      <w:r w:rsidR="007942A2" w:rsidRPr="000A28AB">
        <w:fldChar w:fldCharType="end"/>
      </w:r>
      <w:r w:rsidRPr="000A28AB">
        <w:t>). BIC is given by:</w:t>
      </w:r>
    </w:p>
    <w:p w14:paraId="2C4CB098" w14:textId="77777777" w:rsidR="003616D0" w:rsidRPr="000A28AB" w:rsidRDefault="003616D0">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0A28AB">
        <w:t>,</w:t>
      </w:r>
    </w:p>
    <w:p w14:paraId="151F7796" w14:textId="77777777" w:rsidR="003616D0" w:rsidRPr="000A28AB" w:rsidRDefault="003616D0" w:rsidP="00C35103">
      <w:r w:rsidRPr="000A28AB">
        <w:lastRenderedPageBreak/>
        <w:t xml:space="preserve">where </w:t>
      </w:r>
      <m:oMath>
        <m:r>
          <w:rPr>
            <w:rFonts w:ascii="Cambria Math" w:hAnsi="Cambria Math"/>
          </w:rPr>
          <m:t>k</m:t>
        </m:r>
      </m:oMath>
      <w:r w:rsidRPr="000A28AB">
        <w:t xml:space="preserve"> is the number model parameters, </w:t>
      </w:r>
      <m:oMath>
        <m:r>
          <w:rPr>
            <w:rFonts w:ascii="Cambria Math" w:hAnsi="Cambria Math"/>
          </w:rPr>
          <m:t>n</m:t>
        </m:r>
      </m:oMath>
      <w:r w:rsidRPr="000A28AB">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0A28AB">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0A28AB">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ccording to the model. We select</w:t>
      </w:r>
      <w:r w:rsidR="00865D57">
        <w:t>ed</w:t>
      </w:r>
      <w:r w:rsidRPr="000A28AB">
        <w:t xml:space="preserve"> the model with the lowest BIC</w:t>
      </w:r>
      <w:r w:rsidRPr="000A28AB">
        <w:fldChar w:fldCharType="begin" w:fldLock="1"/>
      </w:r>
      <w:r w:rsidR="00C35103">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lt;sup&gt;27,28&lt;/sup&gt;", "plainTextFormattedCitation" : "27,28", "previouslyFormattedCitation" : "(Kass &amp; Raftery, 1995; Ward, 2008)" }, "properties" : { "noteIndex" : 0 }, "schema" : "https://github.com/citation-style-language/schema/raw/master/csl-citation.json" }</w:instrText>
      </w:r>
      <w:r w:rsidRPr="000A28AB">
        <w:fldChar w:fldCharType="separate"/>
      </w:r>
      <w:r w:rsidR="00C35103" w:rsidRPr="00C35103">
        <w:rPr>
          <w:noProof/>
          <w:vertAlign w:val="superscript"/>
        </w:rPr>
        <w:t>27,28</w:t>
      </w:r>
      <w:r w:rsidRPr="000A28AB">
        <w:fldChar w:fldCharType="end"/>
      </w:r>
      <w:r w:rsidRPr="000A28AB">
        <w:t>.</w:t>
      </w:r>
    </w:p>
    <w:p w14:paraId="733B6A17" w14:textId="77777777" w:rsidR="007A7F01" w:rsidRPr="000A28AB" w:rsidRDefault="007A7F01">
      <w:r w:rsidRPr="000A28AB">
        <w:rPr>
          <w:b/>
          <w:bCs/>
        </w:rPr>
        <w:t>Code availability</w:t>
      </w:r>
      <w:r w:rsidRPr="000A28AB">
        <w:t xml:space="preserve">. Source code will be available upon publication at </w:t>
      </w:r>
      <w:hyperlink r:id="rId15" w:history="1">
        <w:r w:rsidRPr="000A28AB">
          <w:rPr>
            <w:rStyle w:val="Hyperlink"/>
          </w:rPr>
          <w:t>https://github.com/yoavram/curveball</w:t>
        </w:r>
      </w:hyperlink>
      <w:r w:rsidRPr="000A28AB">
        <w:t xml:space="preserve"> ; an installation guide, tutorial, and documentation will be available upon publication at </w:t>
      </w:r>
      <w:hyperlink r:id="rId16" w:history="1">
        <w:r w:rsidRPr="000A28AB">
          <w:rPr>
            <w:rStyle w:val="Hyperlink"/>
          </w:rPr>
          <w:t>http://curveball.yoavram.com</w:t>
        </w:r>
      </w:hyperlink>
      <w:r w:rsidRPr="000A28AB">
        <w:t xml:space="preserve">. </w:t>
      </w:r>
      <w:r w:rsidRPr="000A28AB">
        <w:rPr>
          <w:b/>
          <w:bCs/>
          <w:i/>
          <w:iCs/>
        </w:rPr>
        <w:t>For editors and reviewers only:</w:t>
      </w:r>
      <w:r w:rsidRPr="000A28AB">
        <w:t xml:space="preserve"> installation guide, tutorial, documentation, and source code is available at </w:t>
      </w:r>
      <w:hyperlink r:id="rId17" w:history="1">
        <w:r w:rsidRPr="000A28AB">
          <w:rPr>
            <w:rStyle w:val="Hyperlink"/>
          </w:rPr>
          <w:t>https://curveball.netlify.com</w:t>
        </w:r>
      </w:hyperlink>
      <w:r w:rsidRPr="000A28AB">
        <w:t xml:space="preserve"> (password: </w:t>
      </w:r>
      <w:r w:rsidRPr="000A28AB">
        <w:rPr>
          <w:i/>
          <w:iCs/>
        </w:rPr>
        <w:t>dh5alpha</w:t>
      </w:r>
      <w:r w:rsidRPr="000A28AB">
        <w:t>).</w:t>
      </w:r>
    </w:p>
    <w:p w14:paraId="4961E1D3" w14:textId="77777777" w:rsidR="007A7F01" w:rsidRPr="000A28AB" w:rsidRDefault="007A7F01" w:rsidP="00C35103">
      <w:r w:rsidRPr="000A28AB">
        <w:rPr>
          <w:b/>
          <w:bCs/>
        </w:rPr>
        <w:t>Figure reproduction</w:t>
      </w:r>
      <w:r w:rsidRPr="000A28AB">
        <w:t xml:space="preserve">. Data was </w:t>
      </w:r>
      <w:proofErr w:type="spellStart"/>
      <w:r w:rsidRPr="000A28AB">
        <w:t>analysed</w:t>
      </w:r>
      <w:proofErr w:type="spellEnd"/>
      <w:r w:rsidRPr="000A28AB">
        <w:t xml:space="preserve"> and figures were produced using a </w:t>
      </w:r>
      <w:proofErr w:type="spellStart"/>
      <w:r w:rsidRPr="000A28AB">
        <w:t>Jupyter</w:t>
      </w:r>
      <w:proofErr w:type="spellEnd"/>
      <w:r w:rsidRPr="000A28AB">
        <w:t xml:space="preserve"> </w:t>
      </w:r>
      <w:r w:rsidR="000D44AC">
        <w:t>N</w:t>
      </w:r>
      <w:r w:rsidRPr="000A28AB">
        <w:t>otebook</w:t>
      </w:r>
      <w:r w:rsidRPr="000A28AB">
        <w:fldChar w:fldCharType="begin" w:fldLock="1"/>
      </w:r>
      <w:r w:rsidR="00C35103">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lt;sup&gt;29&lt;/sup&gt;", "plainTextFormattedCitation" : "29", "previouslyFormattedCitation" : "(Perez &amp; Granger, 2007)" }, "properties" : { "noteIndex" : 0 }, "schema" : "https://github.com/citation-style-language/schema/raw/master/csl-citation.json" }</w:instrText>
      </w:r>
      <w:r w:rsidRPr="000A28AB">
        <w:fldChar w:fldCharType="separate"/>
      </w:r>
      <w:r w:rsidR="00C35103" w:rsidRPr="00C35103">
        <w:rPr>
          <w:noProof/>
          <w:vertAlign w:val="superscript"/>
        </w:rPr>
        <w:t>29</w:t>
      </w:r>
      <w:r w:rsidRPr="000A28AB">
        <w:fldChar w:fldCharType="end"/>
      </w:r>
      <w:r w:rsidRPr="000A28AB">
        <w:t xml:space="preserve"> </w:t>
      </w:r>
      <w:r w:rsidR="00865D57">
        <w:t xml:space="preserve">that </w:t>
      </w:r>
      <w:r w:rsidRPr="000A28AB">
        <w:t>will be</w:t>
      </w:r>
      <w:r w:rsidRPr="000A28AB">
        <w:rPr>
          <w:i/>
          <w:iCs/>
        </w:rPr>
        <w:t xml:space="preserve"> </w:t>
      </w:r>
      <w:r w:rsidRPr="000A28AB">
        <w:t xml:space="preserve">available as a supporting file and at </w:t>
      </w:r>
      <w:hyperlink r:id="rId18" w:history="1">
        <w:r w:rsidRPr="000A28AB">
          <w:rPr>
            <w:rStyle w:val="Hyperlink"/>
          </w:rPr>
          <w:t>https://github.com/yoavram/curveball_ms</w:t>
        </w:r>
      </w:hyperlink>
      <w:r w:rsidRPr="000A28AB">
        <w:t xml:space="preserve">. </w:t>
      </w:r>
      <w:r w:rsidRPr="000A28AB">
        <w:rPr>
          <w:b/>
          <w:bCs/>
          <w:i/>
          <w:iCs/>
        </w:rPr>
        <w:t>For editors and reviewers only:</w:t>
      </w:r>
      <w:r w:rsidRPr="000A28AB">
        <w:rPr>
          <w:b/>
          <w:bCs/>
        </w:rPr>
        <w:t xml:space="preserve"> </w:t>
      </w:r>
      <w:r w:rsidRPr="000A28AB">
        <w:t xml:space="preserve">the notebook is available at </w:t>
      </w:r>
      <w:hyperlink r:id="rId19" w:history="1">
        <w:r w:rsidRPr="000A28AB">
          <w:rPr>
            <w:rStyle w:val="Hyperlink"/>
          </w:rPr>
          <w:t>https://dl.dropboxusercontent.com/u/1578682/supp.ipynb</w:t>
        </w:r>
      </w:hyperlink>
      <w:r w:rsidRPr="000A28AB">
        <w:t>.</w:t>
      </w:r>
    </w:p>
    <w:p w14:paraId="4B214407" w14:textId="77777777" w:rsidR="007A7F01" w:rsidRPr="000A28AB" w:rsidRDefault="007A7F01" w:rsidP="007942A2">
      <w:pPr>
        <w:spacing w:line="240" w:lineRule="auto"/>
        <w:ind w:firstLine="0"/>
        <w:rPr>
          <w:rFonts w:ascii="Palatino Linotype" w:eastAsiaTheme="majorEastAsia" w:hAnsi="Palatino Linotype"/>
          <w:b/>
          <w:bCs/>
          <w:kern w:val="32"/>
          <w:sz w:val="32"/>
          <w:szCs w:val="32"/>
        </w:rPr>
      </w:pPr>
    </w:p>
    <w:p w14:paraId="563B9B5B" w14:textId="77777777" w:rsidR="007A7F01" w:rsidRPr="000A28AB" w:rsidRDefault="007A7F01">
      <w:pPr>
        <w:pStyle w:val="Heading1"/>
      </w:pPr>
      <w:r w:rsidRPr="000A28AB">
        <w:t>Acknowledgments</w:t>
      </w:r>
    </w:p>
    <w:p w14:paraId="47C3D198" w14:textId="77777777" w:rsidR="007A7F01" w:rsidRPr="000A28AB" w:rsidRDefault="007A7F01">
      <w:r w:rsidRPr="000A28AB">
        <w:t xml:space="preserve">We thank Y. </w:t>
      </w:r>
      <w:proofErr w:type="spellStart"/>
      <w:r w:rsidRPr="000A28AB">
        <w:t>Pilpel</w:t>
      </w:r>
      <w:proofErr w:type="spellEnd"/>
      <w:r w:rsidRPr="000A28AB">
        <w:t xml:space="preserve">, D. </w:t>
      </w:r>
      <w:proofErr w:type="spellStart"/>
      <w:r w:rsidRPr="000A28AB">
        <w:t>Hizi</w:t>
      </w:r>
      <w:proofErr w:type="spellEnd"/>
      <w:r w:rsidRPr="000A28AB">
        <w:t xml:space="preserve">, I. Françoise, I. </w:t>
      </w:r>
      <w:proofErr w:type="spellStart"/>
      <w:r w:rsidRPr="000A28AB">
        <w:t>Frumkin</w:t>
      </w:r>
      <w:proofErr w:type="spellEnd"/>
      <w:r w:rsidRPr="000A28AB">
        <w:t xml:space="preserve">, O. </w:t>
      </w:r>
      <w:proofErr w:type="spellStart"/>
      <w:r w:rsidRPr="000A28AB">
        <w:t>Dahan</w:t>
      </w:r>
      <w:proofErr w:type="spellEnd"/>
      <w:r w:rsidRPr="000A28AB">
        <w:t xml:space="preserve">, A. </w:t>
      </w:r>
      <w:proofErr w:type="spellStart"/>
      <w:r w:rsidRPr="000A28AB">
        <w:t>Yona</w:t>
      </w:r>
      <w:proofErr w:type="spellEnd"/>
      <w:r w:rsidRPr="000A28AB">
        <w:t xml:space="preserve">, T. </w:t>
      </w:r>
      <w:proofErr w:type="spellStart"/>
      <w:r w:rsidRPr="000A28AB">
        <w:t>Pupko</w:t>
      </w:r>
      <w:proofErr w:type="spellEnd"/>
      <w:r w:rsidRPr="000A28AB">
        <w:t xml:space="preserve">, A. </w:t>
      </w:r>
      <w:proofErr w:type="spellStart"/>
      <w:r w:rsidRPr="000A28AB">
        <w:t>Eldar</w:t>
      </w:r>
      <w:proofErr w:type="spellEnd"/>
      <w:r w:rsidRPr="000A28AB">
        <w:t xml:space="preserve">, I. Ben-Zion, E. Even-Tov, E. Kroll, H. </w:t>
      </w:r>
      <w:proofErr w:type="spellStart"/>
      <w:r w:rsidRPr="000A28AB">
        <w:t>Acar</w:t>
      </w:r>
      <w:proofErr w:type="spellEnd"/>
      <w:r w:rsidRPr="000A28AB">
        <w:t xml:space="preserve">, J. Barrick, A.C. Gerstein, N. </w:t>
      </w:r>
      <w:proofErr w:type="spellStart"/>
      <w:r w:rsidRPr="000A28AB">
        <w:t>Antonovsky</w:t>
      </w:r>
      <w:proofErr w:type="spellEnd"/>
      <w:r w:rsidRPr="000A28AB">
        <w:t xml:space="preserve">, T. </w:t>
      </w:r>
      <w:proofErr w:type="spellStart"/>
      <w:r w:rsidRPr="000A28AB">
        <w:t>Pupko</w:t>
      </w:r>
      <w:proofErr w:type="spellEnd"/>
      <w:r w:rsidRPr="000A28AB">
        <w:t xml:space="preserve">, E. Rosenberg, J. </w:t>
      </w:r>
      <w:proofErr w:type="spellStart"/>
      <w:r w:rsidRPr="000A28AB">
        <w:t>Masel</w:t>
      </w:r>
      <w:proofErr w:type="spellEnd"/>
      <w:r w:rsidRPr="000A28AB">
        <w:t xml:space="preserve">, I. Gordo, and C. Bank for helpful discussions and comments, and L. </w:t>
      </w:r>
      <w:proofErr w:type="spellStart"/>
      <w:r w:rsidRPr="000A28AB">
        <w:t>Zelcbuch</w:t>
      </w:r>
      <w:proofErr w:type="spellEnd"/>
      <w:r w:rsidRPr="000A28AB">
        <w:t xml:space="preserve">, </w:t>
      </w:r>
      <w:r w:rsidRPr="000A28AB">
        <w:rPr>
          <w:lang w:val="en-GB"/>
        </w:rPr>
        <w:t xml:space="preserve">N. Wertheimer, A. Rosenberg, A. </w:t>
      </w:r>
      <w:proofErr w:type="spellStart"/>
      <w:r w:rsidRPr="000A28AB">
        <w:rPr>
          <w:lang w:val="en-GB"/>
        </w:rPr>
        <w:t>Zisman</w:t>
      </w:r>
      <w:proofErr w:type="spellEnd"/>
      <w:r w:rsidRPr="000A28AB">
        <w:rPr>
          <w:lang w:val="en-GB"/>
        </w:rPr>
        <w:t xml:space="preserve">, F. Yang, E. </w:t>
      </w:r>
      <w:proofErr w:type="spellStart"/>
      <w:r w:rsidRPr="000A28AB">
        <w:rPr>
          <w:lang w:val="en-GB"/>
        </w:rPr>
        <w:t>Shtifman</w:t>
      </w:r>
      <w:proofErr w:type="spellEnd"/>
      <w:r w:rsidRPr="000A28AB">
        <w:rPr>
          <w:lang w:val="en-GB"/>
        </w:rPr>
        <w:t xml:space="preserve"> Segal,</w:t>
      </w:r>
      <w:r w:rsidR="00381329" w:rsidRPr="000A28AB">
        <w:rPr>
          <w:lang w:val="en-GB"/>
        </w:rPr>
        <w:t xml:space="preserve"> I. </w:t>
      </w:r>
      <w:proofErr w:type="spellStart"/>
      <w:r w:rsidR="00381329" w:rsidRPr="000A28AB">
        <w:rPr>
          <w:lang w:val="en-GB"/>
        </w:rPr>
        <w:t>Melamed-Havin</w:t>
      </w:r>
      <w:proofErr w:type="spellEnd"/>
      <w:r w:rsidR="00381329" w:rsidRPr="000A28AB">
        <w:rPr>
          <w:lang w:val="en-GB"/>
        </w:rPr>
        <w:t>,</w:t>
      </w:r>
      <w:r w:rsidRPr="000A28AB">
        <w:rPr>
          <w:lang w:val="en-GB"/>
        </w:rPr>
        <w:t xml:space="preserve"> and R. </w:t>
      </w:r>
      <w:proofErr w:type="spellStart"/>
      <w:r w:rsidRPr="000A28AB">
        <w:rPr>
          <w:lang w:val="en-GB"/>
        </w:rPr>
        <w:t>Yaari</w:t>
      </w:r>
      <w:proofErr w:type="spellEnd"/>
      <w:r w:rsidRPr="000A28AB">
        <w:rPr>
          <w:lang w:val="en-GB"/>
        </w:rPr>
        <w:t xml:space="preserve"> for sharing materials and experimental advice</w:t>
      </w:r>
      <w:r w:rsidRPr="000A28AB">
        <w:t xml:space="preserve">. This research has been supported in part by the Israel Science Foundation 1568/13 (LH) and 340/13 (JB), the Minerva Center for Lab Evolution (LH), Manna Center Program for Food Safety &amp; Security (YR), the Israeli Ministry of Science &amp; Technology (YR), </w:t>
      </w:r>
      <w:r w:rsidRPr="000A28AB">
        <w:rPr>
          <w:bCs/>
        </w:rPr>
        <w:t>TAU Global Research and Training Fellowship in Medical and Life Science and the Naomi Foundation</w:t>
      </w:r>
      <w:r w:rsidRPr="000A28AB">
        <w:t xml:space="preserve"> (MB), and the European Research Council (FP7/2007-2013)/ERC grant 340087 (JB).</w:t>
      </w:r>
    </w:p>
    <w:p w14:paraId="3E4C7E66" w14:textId="77777777" w:rsidR="007942A2" w:rsidRPr="000A28AB" w:rsidRDefault="007942A2" w:rsidP="005A5037"/>
    <w:p w14:paraId="1799E227" w14:textId="77777777" w:rsidR="007A7F01" w:rsidRPr="000A28AB" w:rsidRDefault="007A7F01">
      <w:pPr>
        <w:pStyle w:val="Heading1"/>
      </w:pPr>
      <w:r w:rsidRPr="000A28AB">
        <w:t>Author contributions</w:t>
      </w:r>
    </w:p>
    <w:p w14:paraId="0585B682" w14:textId="77777777" w:rsidR="007A7F01" w:rsidRPr="000A28AB" w:rsidRDefault="008064CB" w:rsidP="0087021D">
      <w:pPr>
        <w:rPr>
          <w:rFonts w:ascii="Times New Roman" w:eastAsia="Times New Roman" w:hAnsi="Times New Roman" w:cs="Times New Roman"/>
        </w:rPr>
      </w:pPr>
      <w:r w:rsidRPr="000A28AB">
        <w:t xml:space="preserve">All authors designed the experiments, </w:t>
      </w:r>
      <w:r w:rsidR="00C35103" w:rsidRPr="000A28AB">
        <w:t>analyzed</w:t>
      </w:r>
      <w:r w:rsidRPr="000A28AB">
        <w:t xml:space="preserve"> data, discussed the results</w:t>
      </w:r>
      <w:r w:rsidR="0087021D">
        <w:t xml:space="preserve"> and edited the manuscript</w:t>
      </w:r>
      <w:r w:rsidRPr="000A28AB">
        <w:t>. Y.R. and L.H. developed the model</w:t>
      </w:r>
      <w:r w:rsidR="00B02278">
        <w:t xml:space="preserve"> and wrote the manuscript</w:t>
      </w:r>
      <w:r w:rsidRPr="000A28AB">
        <w:t xml:space="preserve">. U.O. advised on statistical analysis. Y.R. wrote the source code. Y.R., E.D.G. and </w:t>
      </w:r>
      <w:r w:rsidRPr="000A28AB">
        <w:lastRenderedPageBreak/>
        <w:t>M.B. performed the experiments. M.B. performed fluorescent microscopy. J.B. advised and gave support to all experiments. L.H. supervised all the work.</w:t>
      </w:r>
      <w:r w:rsidR="007A7F01" w:rsidRPr="000A28AB">
        <w:br w:type="page"/>
      </w:r>
    </w:p>
    <w:p w14:paraId="75B73F83" w14:textId="77777777" w:rsidR="00750BAE" w:rsidRPr="000A28AB" w:rsidRDefault="00750BAE" w:rsidP="00750BAE">
      <w:pPr>
        <w:pStyle w:val="Heading1"/>
      </w:pPr>
      <w:r w:rsidRPr="000A28AB">
        <w:lastRenderedPageBreak/>
        <w:t>References</w:t>
      </w:r>
    </w:p>
    <w:p w14:paraId="120C7DD4" w14:textId="77777777" w:rsidR="00C35103" w:rsidRPr="00C35103" w:rsidRDefault="00750BAE"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0A28AB">
        <w:fldChar w:fldCharType="begin" w:fldLock="1"/>
      </w:r>
      <w:r w:rsidRPr="000A28AB">
        <w:instrText xml:space="preserve">ADDIN Mendeley Bibliography CSL_BIBLIOGRAPHY </w:instrText>
      </w:r>
      <w:r w:rsidRPr="000A28AB">
        <w:fldChar w:fldCharType="separate"/>
      </w:r>
      <w:r w:rsidR="00C35103" w:rsidRPr="00C35103">
        <w:rPr>
          <w:rFonts w:ascii="Times New Roman" w:eastAsia="Times New Roman" w:hAnsi="Times New Roman" w:cs="Times New Roman"/>
          <w:noProof/>
        </w:rPr>
        <w:t>1.</w:t>
      </w:r>
      <w:r w:rsidR="00C35103" w:rsidRPr="00C35103">
        <w:rPr>
          <w:rFonts w:ascii="Times New Roman" w:eastAsia="Times New Roman" w:hAnsi="Times New Roman" w:cs="Times New Roman"/>
          <w:noProof/>
        </w:rPr>
        <w:tab/>
        <w:t xml:space="preserve">Hall, B. G., Acar, H., Nandipati, A. &amp; Barlow, M. Growth rates made easy. </w:t>
      </w:r>
      <w:r w:rsidR="00C35103" w:rsidRPr="00C35103">
        <w:rPr>
          <w:rFonts w:ascii="Times New Roman" w:eastAsia="Times New Roman" w:hAnsi="Times New Roman" w:cs="Times New Roman"/>
          <w:i/>
          <w:iCs/>
          <w:noProof/>
        </w:rPr>
        <w:t>Mol. Biol. Evol.</w:t>
      </w:r>
      <w:r w:rsidR="00C35103" w:rsidRPr="00C35103">
        <w:rPr>
          <w:rFonts w:ascii="Times New Roman" w:eastAsia="Times New Roman" w:hAnsi="Times New Roman" w:cs="Times New Roman"/>
          <w:noProof/>
        </w:rPr>
        <w:t xml:space="preserve"> </w:t>
      </w:r>
      <w:r w:rsidR="00C35103" w:rsidRPr="00C35103">
        <w:rPr>
          <w:rFonts w:ascii="Times New Roman" w:eastAsia="Times New Roman" w:hAnsi="Times New Roman" w:cs="Times New Roman"/>
          <w:b/>
          <w:bCs/>
          <w:noProof/>
        </w:rPr>
        <w:t>31,</w:t>
      </w:r>
      <w:r w:rsidR="00C35103" w:rsidRPr="00C35103">
        <w:rPr>
          <w:rFonts w:ascii="Times New Roman" w:eastAsia="Times New Roman" w:hAnsi="Times New Roman" w:cs="Times New Roman"/>
          <w:noProof/>
        </w:rPr>
        <w:t xml:space="preserve"> 232–238 (2014).</w:t>
      </w:r>
    </w:p>
    <w:p w14:paraId="0443DD99"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2.</w:t>
      </w:r>
      <w:r w:rsidRPr="00C35103">
        <w:rPr>
          <w:rFonts w:ascii="Times New Roman" w:eastAsia="Times New Roman" w:hAnsi="Times New Roman" w:cs="Times New Roman"/>
          <w:noProof/>
        </w:rPr>
        <w:tab/>
        <w:t xml:space="preserve">Crow, J. F. &amp; Kimura, M. </w:t>
      </w:r>
      <w:r w:rsidRPr="00C35103">
        <w:rPr>
          <w:rFonts w:ascii="Times New Roman" w:eastAsia="Times New Roman" w:hAnsi="Times New Roman" w:cs="Times New Roman"/>
          <w:i/>
          <w:iCs/>
          <w:noProof/>
        </w:rPr>
        <w:t>An introduction to population genetics theory</w:t>
      </w:r>
      <w:r w:rsidRPr="00C35103">
        <w:rPr>
          <w:rFonts w:ascii="Times New Roman" w:eastAsia="Times New Roman" w:hAnsi="Times New Roman" w:cs="Times New Roman"/>
          <w:noProof/>
        </w:rPr>
        <w:t>. (Burgess Pub. Co., 1970).</w:t>
      </w:r>
    </w:p>
    <w:p w14:paraId="3A98F72C"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3.</w:t>
      </w:r>
      <w:r w:rsidRPr="00C35103">
        <w:rPr>
          <w:rFonts w:ascii="Times New Roman" w:eastAsia="Times New Roman" w:hAnsi="Times New Roman" w:cs="Times New Roman"/>
          <w:noProof/>
        </w:rPr>
        <w:tab/>
        <w:t xml:space="preserve">Chevin, L.-M. On measuring selection in experimental evolution. </w:t>
      </w:r>
      <w:r w:rsidRPr="00C35103">
        <w:rPr>
          <w:rFonts w:ascii="Times New Roman" w:eastAsia="Times New Roman" w:hAnsi="Times New Roman" w:cs="Times New Roman"/>
          <w:i/>
          <w:iCs/>
          <w:noProof/>
        </w:rPr>
        <w:t>Biol. Lett.</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7,</w:t>
      </w:r>
      <w:r w:rsidRPr="00C35103">
        <w:rPr>
          <w:rFonts w:ascii="Times New Roman" w:eastAsia="Times New Roman" w:hAnsi="Times New Roman" w:cs="Times New Roman"/>
          <w:noProof/>
        </w:rPr>
        <w:t xml:space="preserve"> 210–3 (2011).</w:t>
      </w:r>
    </w:p>
    <w:p w14:paraId="194F1C7E"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4.</w:t>
      </w:r>
      <w:r w:rsidRPr="00C35103">
        <w:rPr>
          <w:rFonts w:ascii="Times New Roman" w:eastAsia="Times New Roman" w:hAnsi="Times New Roman" w:cs="Times New Roman"/>
          <w:noProof/>
        </w:rPr>
        <w:tab/>
        <w:t xml:space="preserve">Wahl, L. M. &amp; Zhu, A. D. Survival probability of beneficial mutations in bacterial batch culture. </w:t>
      </w:r>
      <w:r w:rsidRPr="00C35103">
        <w:rPr>
          <w:rFonts w:ascii="Times New Roman" w:eastAsia="Times New Roman" w:hAnsi="Times New Roman" w:cs="Times New Roman"/>
          <w:i/>
          <w:iCs/>
          <w:noProof/>
        </w:rPr>
        <w:t>Genetics</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200,</w:t>
      </w:r>
      <w:r w:rsidRPr="00C35103">
        <w:rPr>
          <w:rFonts w:ascii="Times New Roman" w:eastAsia="Times New Roman" w:hAnsi="Times New Roman" w:cs="Times New Roman"/>
          <w:noProof/>
        </w:rPr>
        <w:t xml:space="preserve"> 309–20 (2015).</w:t>
      </w:r>
    </w:p>
    <w:p w14:paraId="0B04C885"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5.</w:t>
      </w:r>
      <w:r w:rsidRPr="00C35103">
        <w:rPr>
          <w:rFonts w:ascii="Times New Roman" w:eastAsia="Times New Roman" w:hAnsi="Times New Roman" w:cs="Times New Roman"/>
          <w:noProof/>
        </w:rPr>
        <w:tab/>
        <w:t xml:space="preserve">Concepción-Acevedo, J., Weiss, H. N., Chaudhry, W. N. &amp; Levin, B. R. Malthusian Parameters as Estimators of the Fitness of Microbes: A Cautionary Tale about the Low Side of High Throughput. </w:t>
      </w:r>
      <w:r w:rsidRPr="00C35103">
        <w:rPr>
          <w:rFonts w:ascii="Times New Roman" w:eastAsia="Times New Roman" w:hAnsi="Times New Roman" w:cs="Times New Roman"/>
          <w:i/>
          <w:iCs/>
          <w:noProof/>
        </w:rPr>
        <w:t>PLoS One</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10,</w:t>
      </w:r>
      <w:r w:rsidRPr="00C35103">
        <w:rPr>
          <w:rFonts w:ascii="Times New Roman" w:eastAsia="Times New Roman" w:hAnsi="Times New Roman" w:cs="Times New Roman"/>
          <w:noProof/>
        </w:rPr>
        <w:t xml:space="preserve"> e0126915 (2015).</w:t>
      </w:r>
    </w:p>
    <w:p w14:paraId="518D5960"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6.</w:t>
      </w:r>
      <w:r w:rsidRPr="00C35103">
        <w:rPr>
          <w:rFonts w:ascii="Times New Roman" w:eastAsia="Times New Roman" w:hAnsi="Times New Roman" w:cs="Times New Roman"/>
          <w:noProof/>
        </w:rPr>
        <w:tab/>
        <w:t xml:space="preserve">Durão, P., Trindade, S., Sousa, A. &amp; Gordo, I. Multiple Resistance at No Cost: Rifampicin and Streptomycin a Dangerous Liaison in the Spread of Antibiotic Resistance. </w:t>
      </w:r>
      <w:r w:rsidRPr="00C35103">
        <w:rPr>
          <w:rFonts w:ascii="Times New Roman" w:eastAsia="Times New Roman" w:hAnsi="Times New Roman" w:cs="Times New Roman"/>
          <w:i/>
          <w:iCs/>
          <w:noProof/>
        </w:rPr>
        <w:t>Mol. Biol. Evol.</w:t>
      </w:r>
      <w:r w:rsidRPr="00C35103">
        <w:rPr>
          <w:rFonts w:ascii="Times New Roman" w:eastAsia="Times New Roman" w:hAnsi="Times New Roman" w:cs="Times New Roman"/>
          <w:noProof/>
        </w:rPr>
        <w:t xml:space="preserve"> msv143 (2015). doi:10.1093/molbev/msv143</w:t>
      </w:r>
    </w:p>
    <w:p w14:paraId="36AAA785"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7.</w:t>
      </w:r>
      <w:r w:rsidRPr="00C35103">
        <w:rPr>
          <w:rFonts w:ascii="Times New Roman" w:eastAsia="Times New Roman" w:hAnsi="Times New Roman" w:cs="Times New Roman"/>
          <w:noProof/>
        </w:rPr>
        <w:tab/>
        <w:t xml:space="preserve">Wiser, M. J. &amp; Lenski, R. E. A Comparison of Methods to Measure Fitness in </w:t>
      </w:r>
      <w:r w:rsidRPr="00C35103">
        <w:rPr>
          <w:rFonts w:ascii="Times New Roman" w:eastAsia="Times New Roman" w:hAnsi="Times New Roman" w:cs="Times New Roman"/>
          <w:i/>
          <w:iCs/>
          <w:noProof/>
        </w:rPr>
        <w:t>Escherichia coli</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i/>
          <w:iCs/>
          <w:noProof/>
        </w:rPr>
        <w:t>PLoS One</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10,</w:t>
      </w:r>
      <w:r w:rsidRPr="00C35103">
        <w:rPr>
          <w:rFonts w:ascii="Times New Roman" w:eastAsia="Times New Roman" w:hAnsi="Times New Roman" w:cs="Times New Roman"/>
          <w:noProof/>
        </w:rPr>
        <w:t xml:space="preserve"> e0126210 (2015).</w:t>
      </w:r>
    </w:p>
    <w:p w14:paraId="4BE96585"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8.</w:t>
      </w:r>
      <w:r w:rsidRPr="00C35103">
        <w:rPr>
          <w:rFonts w:ascii="Times New Roman" w:eastAsia="Times New Roman" w:hAnsi="Times New Roman" w:cs="Times New Roman"/>
          <w:noProof/>
        </w:rPr>
        <w:tab/>
        <w:t>Gallet, R., Cooper, T. F., Elena, S. F. &amp; Lenormand, T. Measuring selection coefficients below 10</w:t>
      </w:r>
      <w:r w:rsidRPr="00C35103">
        <w:rPr>
          <w:rFonts w:ascii="Times New Roman" w:eastAsia="Times New Roman" w:hAnsi="Times New Roman" w:cs="Times New Roman"/>
          <w:noProof/>
          <w:vertAlign w:val="superscript"/>
        </w:rPr>
        <w:t>-3</w:t>
      </w:r>
      <w:r w:rsidRPr="00C35103">
        <w:rPr>
          <w:rFonts w:ascii="Times New Roman" w:eastAsia="Times New Roman" w:hAnsi="Times New Roman" w:cs="Times New Roman"/>
          <w:noProof/>
        </w:rPr>
        <w:t xml:space="preserve">: method, questions, and prospects. </w:t>
      </w:r>
      <w:r w:rsidRPr="00C35103">
        <w:rPr>
          <w:rFonts w:ascii="Times New Roman" w:eastAsia="Times New Roman" w:hAnsi="Times New Roman" w:cs="Times New Roman"/>
          <w:i/>
          <w:iCs/>
          <w:noProof/>
        </w:rPr>
        <w:t>Genetics</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190,</w:t>
      </w:r>
      <w:r w:rsidRPr="00C35103">
        <w:rPr>
          <w:rFonts w:ascii="Times New Roman" w:eastAsia="Times New Roman" w:hAnsi="Times New Roman" w:cs="Times New Roman"/>
          <w:noProof/>
        </w:rPr>
        <w:t xml:space="preserve"> 175–86 (2012).</w:t>
      </w:r>
    </w:p>
    <w:p w14:paraId="53E86EBD"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9.</w:t>
      </w:r>
      <w:r w:rsidRPr="00C35103">
        <w:rPr>
          <w:rFonts w:ascii="Times New Roman" w:eastAsia="Times New Roman" w:hAnsi="Times New Roman" w:cs="Times New Roman"/>
          <w:noProof/>
        </w:rPr>
        <w:tab/>
        <w:t xml:space="preserve">Bank, C., Hietpas, R. T., Wong, A., Bolon, D. N. A. &amp; Jensen, J. D. A Bayesian MCMC Approach To Assess the Complete Distribution of Fitness Effects of New Mutations: Uncovering the Potential for Adaptive Walks in Challenging Environments. </w:t>
      </w:r>
      <w:r w:rsidRPr="00C35103">
        <w:rPr>
          <w:rFonts w:ascii="Times New Roman" w:eastAsia="Times New Roman" w:hAnsi="Times New Roman" w:cs="Times New Roman"/>
          <w:i/>
          <w:iCs/>
          <w:noProof/>
        </w:rPr>
        <w:t>Genetics</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196,</w:t>
      </w:r>
      <w:r w:rsidRPr="00C35103">
        <w:rPr>
          <w:rFonts w:ascii="Times New Roman" w:eastAsia="Times New Roman" w:hAnsi="Times New Roman" w:cs="Times New Roman"/>
          <w:noProof/>
        </w:rPr>
        <w:t xml:space="preserve"> 1–35 (2014).</w:t>
      </w:r>
    </w:p>
    <w:p w14:paraId="16ED372F"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10.</w:t>
      </w:r>
      <w:r w:rsidRPr="00C35103">
        <w:rPr>
          <w:rFonts w:ascii="Times New Roman" w:eastAsia="Times New Roman" w:hAnsi="Times New Roman" w:cs="Times New Roman"/>
          <w:noProof/>
        </w:rPr>
        <w:tab/>
        <w:t xml:space="preserve">Levy, S. F. </w:t>
      </w:r>
      <w:r w:rsidRPr="00C35103">
        <w:rPr>
          <w:rFonts w:ascii="Times New Roman" w:eastAsia="Times New Roman" w:hAnsi="Times New Roman" w:cs="Times New Roman"/>
          <w:i/>
          <w:iCs/>
          <w:noProof/>
        </w:rPr>
        <w:t>et al.</w:t>
      </w:r>
      <w:r w:rsidRPr="00C35103">
        <w:rPr>
          <w:rFonts w:ascii="Times New Roman" w:eastAsia="Times New Roman" w:hAnsi="Times New Roman" w:cs="Times New Roman"/>
          <w:noProof/>
        </w:rPr>
        <w:t xml:space="preserve"> Quantitative evolutionary dynamics using high-resolution lineage tracking. </w:t>
      </w:r>
      <w:r w:rsidRPr="00C35103">
        <w:rPr>
          <w:rFonts w:ascii="Times New Roman" w:eastAsia="Times New Roman" w:hAnsi="Times New Roman" w:cs="Times New Roman"/>
          <w:i/>
          <w:iCs/>
          <w:noProof/>
        </w:rPr>
        <w:t>Nature</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519,</w:t>
      </w:r>
      <w:r w:rsidRPr="00C35103">
        <w:rPr>
          <w:rFonts w:ascii="Times New Roman" w:eastAsia="Times New Roman" w:hAnsi="Times New Roman" w:cs="Times New Roman"/>
          <w:noProof/>
        </w:rPr>
        <w:t xml:space="preserve"> 181–186 (2015).</w:t>
      </w:r>
    </w:p>
    <w:p w14:paraId="256AB67B"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11.</w:t>
      </w:r>
      <w:r w:rsidRPr="00C35103">
        <w:rPr>
          <w:rFonts w:ascii="Times New Roman" w:eastAsia="Times New Roman" w:hAnsi="Times New Roman" w:cs="Times New Roman"/>
          <w:noProof/>
        </w:rPr>
        <w:tab/>
        <w:t xml:space="preserve">Baranyi, J. &amp; Roberts, T. a. A dynamic approach to predicting bacterial growth in food. </w:t>
      </w:r>
      <w:r w:rsidRPr="00C35103">
        <w:rPr>
          <w:rFonts w:ascii="Times New Roman" w:eastAsia="Times New Roman" w:hAnsi="Times New Roman" w:cs="Times New Roman"/>
          <w:i/>
          <w:iCs/>
          <w:noProof/>
        </w:rPr>
        <w:t>Int. J. Food Microbiol.</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23,</w:t>
      </w:r>
      <w:r w:rsidRPr="00C35103">
        <w:rPr>
          <w:rFonts w:ascii="Times New Roman" w:eastAsia="Times New Roman" w:hAnsi="Times New Roman" w:cs="Times New Roman"/>
          <w:noProof/>
        </w:rPr>
        <w:t xml:space="preserve"> 277–294 (1994).</w:t>
      </w:r>
    </w:p>
    <w:p w14:paraId="09E74D33"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12.</w:t>
      </w:r>
      <w:r w:rsidRPr="00C35103">
        <w:rPr>
          <w:rFonts w:ascii="Times New Roman" w:eastAsia="Times New Roman" w:hAnsi="Times New Roman" w:cs="Times New Roman"/>
          <w:noProof/>
        </w:rPr>
        <w:tab/>
        <w:t xml:space="preserve">Murray, J. D. </w:t>
      </w:r>
      <w:r w:rsidRPr="00C35103">
        <w:rPr>
          <w:rFonts w:ascii="Times New Roman" w:eastAsia="Times New Roman" w:hAnsi="Times New Roman" w:cs="Times New Roman"/>
          <w:i/>
          <w:iCs/>
          <w:noProof/>
        </w:rPr>
        <w:t>Mathematical Biology: I. An Introduction</w:t>
      </w:r>
      <w:r w:rsidRPr="00C35103">
        <w:rPr>
          <w:rFonts w:ascii="Times New Roman" w:eastAsia="Times New Roman" w:hAnsi="Times New Roman" w:cs="Times New Roman"/>
          <w:noProof/>
        </w:rPr>
        <w:t>. (Springer, 2002).</w:t>
      </w:r>
    </w:p>
    <w:p w14:paraId="09896011"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13.</w:t>
      </w:r>
      <w:r w:rsidRPr="00C35103">
        <w:rPr>
          <w:rFonts w:ascii="Times New Roman" w:eastAsia="Times New Roman" w:hAnsi="Times New Roman" w:cs="Times New Roman"/>
          <w:noProof/>
        </w:rPr>
        <w:tab/>
        <w:t xml:space="preserve">Van Rossum, G. &amp; others. Python Programming Language. in </w:t>
      </w:r>
      <w:r w:rsidRPr="00C35103">
        <w:rPr>
          <w:rFonts w:ascii="Times New Roman" w:eastAsia="Times New Roman" w:hAnsi="Times New Roman" w:cs="Times New Roman"/>
          <w:i/>
          <w:iCs/>
          <w:noProof/>
        </w:rPr>
        <w:t xml:space="preserve">USENIX Annual </w:t>
      </w:r>
      <w:r w:rsidRPr="00C35103">
        <w:rPr>
          <w:rFonts w:ascii="Times New Roman" w:eastAsia="Times New Roman" w:hAnsi="Times New Roman" w:cs="Times New Roman"/>
          <w:i/>
          <w:iCs/>
          <w:noProof/>
        </w:rPr>
        <w:lastRenderedPageBreak/>
        <w:t>Technical Conference</w:t>
      </w:r>
      <w:r w:rsidRPr="00C35103">
        <w:rPr>
          <w:rFonts w:ascii="Times New Roman" w:eastAsia="Times New Roman" w:hAnsi="Times New Roman" w:cs="Times New Roman"/>
          <w:noProof/>
        </w:rPr>
        <w:t xml:space="preserve"> (2007).</w:t>
      </w:r>
    </w:p>
    <w:p w14:paraId="76372B0A"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14.</w:t>
      </w:r>
      <w:r w:rsidRPr="00C35103">
        <w:rPr>
          <w:rFonts w:ascii="Times New Roman" w:eastAsia="Times New Roman" w:hAnsi="Times New Roman" w:cs="Times New Roman"/>
          <w:noProof/>
        </w:rPr>
        <w:tab/>
        <w:t xml:space="preserve">Hegreness, M., Shoresh, N., Hartl, D. L. &amp; Kishony, R. An equivalence principle for the incorporation of favorable mutations in asexual populations. </w:t>
      </w:r>
      <w:r w:rsidRPr="00C35103">
        <w:rPr>
          <w:rFonts w:ascii="Times New Roman" w:eastAsia="Times New Roman" w:hAnsi="Times New Roman" w:cs="Times New Roman"/>
          <w:i/>
          <w:iCs/>
          <w:noProof/>
        </w:rPr>
        <w:t>Science (80-. ).</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311,</w:t>
      </w:r>
      <w:r w:rsidRPr="00C35103">
        <w:rPr>
          <w:rFonts w:ascii="Times New Roman" w:eastAsia="Times New Roman" w:hAnsi="Times New Roman" w:cs="Times New Roman"/>
          <w:noProof/>
        </w:rPr>
        <w:t xml:space="preserve"> 1615–7 (2006).</w:t>
      </w:r>
    </w:p>
    <w:p w14:paraId="3D7B07AF"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15.</w:t>
      </w:r>
      <w:r w:rsidRPr="00C35103">
        <w:rPr>
          <w:rFonts w:ascii="Times New Roman" w:eastAsia="Times New Roman" w:hAnsi="Times New Roman" w:cs="Times New Roman"/>
          <w:noProof/>
        </w:rPr>
        <w:tab/>
        <w:t xml:space="preserve">Bell, G. Experimental genomics of fitness in yeast. </w:t>
      </w:r>
      <w:r w:rsidRPr="00C35103">
        <w:rPr>
          <w:rFonts w:ascii="Times New Roman" w:eastAsia="Times New Roman" w:hAnsi="Times New Roman" w:cs="Times New Roman"/>
          <w:i/>
          <w:iCs/>
          <w:noProof/>
        </w:rPr>
        <w:t>Proc. R. Soc. B Biol. Sci.</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277,</w:t>
      </w:r>
      <w:r w:rsidRPr="00C35103">
        <w:rPr>
          <w:rFonts w:ascii="Times New Roman" w:eastAsia="Times New Roman" w:hAnsi="Times New Roman" w:cs="Times New Roman"/>
          <w:noProof/>
        </w:rPr>
        <w:t xml:space="preserve"> 1459–1467 (2010).</w:t>
      </w:r>
    </w:p>
    <w:p w14:paraId="33E29187"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16.</w:t>
      </w:r>
      <w:r w:rsidRPr="00C35103">
        <w:rPr>
          <w:rFonts w:ascii="Times New Roman" w:eastAsia="Times New Roman" w:hAnsi="Times New Roman" w:cs="Times New Roman"/>
          <w:noProof/>
        </w:rPr>
        <w:tab/>
        <w:t xml:space="preserve">Zelcbuch, L. </w:t>
      </w:r>
      <w:r w:rsidRPr="00C35103">
        <w:rPr>
          <w:rFonts w:ascii="Times New Roman" w:eastAsia="Times New Roman" w:hAnsi="Times New Roman" w:cs="Times New Roman"/>
          <w:i/>
          <w:iCs/>
          <w:noProof/>
        </w:rPr>
        <w:t>et al.</w:t>
      </w:r>
      <w:r w:rsidRPr="00C35103">
        <w:rPr>
          <w:rFonts w:ascii="Times New Roman" w:eastAsia="Times New Roman" w:hAnsi="Times New Roman" w:cs="Times New Roman"/>
          <w:noProof/>
        </w:rPr>
        <w:t xml:space="preserve"> Spanning high-dimensional expression space using ribosome-binding site combinatorics. </w:t>
      </w:r>
      <w:r w:rsidRPr="00C35103">
        <w:rPr>
          <w:rFonts w:ascii="Times New Roman" w:eastAsia="Times New Roman" w:hAnsi="Times New Roman" w:cs="Times New Roman"/>
          <w:i/>
          <w:iCs/>
          <w:noProof/>
        </w:rPr>
        <w:t>Nucleic Acids Res.</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41,</w:t>
      </w:r>
      <w:r w:rsidRPr="00C35103">
        <w:rPr>
          <w:rFonts w:ascii="Times New Roman" w:eastAsia="Times New Roman" w:hAnsi="Times New Roman" w:cs="Times New Roman"/>
          <w:noProof/>
        </w:rPr>
        <w:t xml:space="preserve"> e98–e98 (2013).</w:t>
      </w:r>
    </w:p>
    <w:p w14:paraId="15F5B06D"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17.</w:t>
      </w:r>
      <w:r w:rsidRPr="00C35103">
        <w:rPr>
          <w:rFonts w:ascii="Times New Roman" w:eastAsia="Times New Roman" w:hAnsi="Times New Roman" w:cs="Times New Roman"/>
          <w:noProof/>
        </w:rPr>
        <w:tab/>
        <w:t>R Development Core Team. R: A Language and Environment for Statistical Computing. (2012).</w:t>
      </w:r>
    </w:p>
    <w:p w14:paraId="0D7E0AE9"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18.</w:t>
      </w:r>
      <w:r w:rsidRPr="00C35103">
        <w:rPr>
          <w:rFonts w:ascii="Times New Roman" w:eastAsia="Times New Roman" w:hAnsi="Times New Roman" w:cs="Times New Roman"/>
          <w:noProof/>
        </w:rPr>
        <w:tab/>
        <w:t xml:space="preserve">Ge, Y. &amp; Sealfon, S. C. flowPeaks: a fast unsupervised clustering for flow cytometry data via K-means and density peak finding. </w:t>
      </w:r>
      <w:r w:rsidRPr="00C35103">
        <w:rPr>
          <w:rFonts w:ascii="Times New Roman" w:eastAsia="Times New Roman" w:hAnsi="Times New Roman" w:cs="Times New Roman"/>
          <w:i/>
          <w:iCs/>
          <w:noProof/>
        </w:rPr>
        <w:t>Bioinformatics</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28,</w:t>
      </w:r>
      <w:r w:rsidRPr="00C35103">
        <w:rPr>
          <w:rFonts w:ascii="Times New Roman" w:eastAsia="Times New Roman" w:hAnsi="Times New Roman" w:cs="Times New Roman"/>
          <w:noProof/>
        </w:rPr>
        <w:t xml:space="preserve"> 2052–2058 (2012).</w:t>
      </w:r>
    </w:p>
    <w:p w14:paraId="377540CC"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19.</w:t>
      </w:r>
      <w:r w:rsidRPr="00C35103">
        <w:rPr>
          <w:rFonts w:ascii="Times New Roman" w:eastAsia="Times New Roman" w:hAnsi="Times New Roman" w:cs="Times New Roman"/>
          <w:noProof/>
        </w:rPr>
        <w:tab/>
        <w:t xml:space="preserve">van der Walt, S., Colbert, S. C. &amp; Varoquaux, G. The NumPy Array: A Structure for Efficient Numerical Computation. </w:t>
      </w:r>
      <w:r w:rsidRPr="00C35103">
        <w:rPr>
          <w:rFonts w:ascii="Times New Roman" w:eastAsia="Times New Roman" w:hAnsi="Times New Roman" w:cs="Times New Roman"/>
          <w:i/>
          <w:iCs/>
          <w:noProof/>
        </w:rPr>
        <w:t>Comput. Sci. Eng.</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13,</w:t>
      </w:r>
      <w:r w:rsidRPr="00C35103">
        <w:rPr>
          <w:rFonts w:ascii="Times New Roman" w:eastAsia="Times New Roman" w:hAnsi="Times New Roman" w:cs="Times New Roman"/>
          <w:noProof/>
        </w:rPr>
        <w:t xml:space="preserve"> 22–30 (2011).</w:t>
      </w:r>
    </w:p>
    <w:p w14:paraId="284395C5"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20.</w:t>
      </w:r>
      <w:r w:rsidRPr="00C35103">
        <w:rPr>
          <w:rFonts w:ascii="Times New Roman" w:eastAsia="Times New Roman" w:hAnsi="Times New Roman" w:cs="Times New Roman"/>
          <w:noProof/>
        </w:rPr>
        <w:tab/>
        <w:t xml:space="preserve">Jones, E., Oliphant, T., Peterson, P. &amp; others. SciPy: Open source scientific tools for Python. (2001). Available at: http://www.scipy.org/. </w:t>
      </w:r>
    </w:p>
    <w:p w14:paraId="43D5813B"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21.</w:t>
      </w:r>
      <w:r w:rsidRPr="00C35103">
        <w:rPr>
          <w:rFonts w:ascii="Times New Roman" w:eastAsia="Times New Roman" w:hAnsi="Times New Roman" w:cs="Times New Roman"/>
          <w:noProof/>
        </w:rPr>
        <w:tab/>
        <w:t xml:space="preserve">Hunter, J. D. Matplotlib: A 2D Graphics Environment. </w:t>
      </w:r>
      <w:r w:rsidRPr="00C35103">
        <w:rPr>
          <w:rFonts w:ascii="Times New Roman" w:eastAsia="Times New Roman" w:hAnsi="Times New Roman" w:cs="Times New Roman"/>
          <w:i/>
          <w:iCs/>
          <w:noProof/>
        </w:rPr>
        <w:t>Comput. Sci. Eng.</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9,</w:t>
      </w:r>
      <w:r w:rsidRPr="00C35103">
        <w:rPr>
          <w:rFonts w:ascii="Times New Roman" w:eastAsia="Times New Roman" w:hAnsi="Times New Roman" w:cs="Times New Roman"/>
          <w:noProof/>
        </w:rPr>
        <w:t xml:space="preserve"> 90–95 (2007).</w:t>
      </w:r>
    </w:p>
    <w:p w14:paraId="70CB8607"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22.</w:t>
      </w:r>
      <w:r w:rsidRPr="00C35103">
        <w:rPr>
          <w:rFonts w:ascii="Times New Roman" w:eastAsia="Times New Roman" w:hAnsi="Times New Roman" w:cs="Times New Roman"/>
          <w:noProof/>
        </w:rPr>
        <w:tab/>
        <w:t xml:space="preserve">McKinney, W. Data Structures for Statistical Computing in Python. in </w:t>
      </w:r>
      <w:r w:rsidRPr="00C35103">
        <w:rPr>
          <w:rFonts w:ascii="Times New Roman" w:eastAsia="Times New Roman" w:hAnsi="Times New Roman" w:cs="Times New Roman"/>
          <w:i/>
          <w:iCs/>
          <w:noProof/>
        </w:rPr>
        <w:t>Proceedings of the 9th Python in Science Conference</w:t>
      </w:r>
      <w:r w:rsidRPr="00C35103">
        <w:rPr>
          <w:rFonts w:ascii="Times New Roman" w:eastAsia="Times New Roman" w:hAnsi="Times New Roman" w:cs="Times New Roman"/>
          <w:noProof/>
        </w:rPr>
        <w:t xml:space="preserve"> (eds. van der Walt, S. &amp; Millman, J.) 51–56 (2010).</w:t>
      </w:r>
    </w:p>
    <w:p w14:paraId="4AE1B354"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23.</w:t>
      </w:r>
      <w:r w:rsidRPr="00C35103">
        <w:rPr>
          <w:rFonts w:ascii="Times New Roman" w:eastAsia="Times New Roman" w:hAnsi="Times New Roman" w:cs="Times New Roman"/>
          <w:noProof/>
        </w:rPr>
        <w:tab/>
        <w:t xml:space="preserve">Waskom, M. </w:t>
      </w:r>
      <w:r w:rsidRPr="00C35103">
        <w:rPr>
          <w:rFonts w:ascii="Times New Roman" w:eastAsia="Times New Roman" w:hAnsi="Times New Roman" w:cs="Times New Roman"/>
          <w:i/>
          <w:iCs/>
          <w:noProof/>
        </w:rPr>
        <w:t>et al.</w:t>
      </w:r>
      <w:r w:rsidRPr="00C35103">
        <w:rPr>
          <w:rFonts w:ascii="Times New Roman" w:eastAsia="Times New Roman" w:hAnsi="Times New Roman" w:cs="Times New Roman"/>
          <w:noProof/>
        </w:rPr>
        <w:t xml:space="preserve"> seaborn: v0.6.0 (June 2015). (2015). doi:10.5281/zenodo.19108</w:t>
      </w:r>
    </w:p>
    <w:p w14:paraId="4FA96FDC"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24.</w:t>
      </w:r>
      <w:r w:rsidRPr="00C35103">
        <w:rPr>
          <w:rFonts w:ascii="Times New Roman" w:eastAsia="Times New Roman" w:hAnsi="Times New Roman" w:cs="Times New Roman"/>
          <w:noProof/>
        </w:rPr>
        <w:tab/>
        <w:t>Newville, M., Ingargiola, A., Stensitzki, T. &amp; Allen, D. B. LMFIT: Non-Linear Least-Square Minimization and Curve-Fitting for Python. (2014). doi:10.5281/zenodo.11813</w:t>
      </w:r>
    </w:p>
    <w:p w14:paraId="32353CAA"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25.</w:t>
      </w:r>
      <w:r w:rsidRPr="00C35103">
        <w:rPr>
          <w:rFonts w:ascii="Times New Roman" w:eastAsia="Times New Roman" w:hAnsi="Times New Roman" w:cs="Times New Roman"/>
          <w:noProof/>
        </w:rPr>
        <w:tab/>
        <w:t xml:space="preserve">Pedregosa, F. </w:t>
      </w:r>
      <w:r w:rsidRPr="00C35103">
        <w:rPr>
          <w:rFonts w:ascii="Times New Roman" w:eastAsia="Times New Roman" w:hAnsi="Times New Roman" w:cs="Times New Roman"/>
          <w:i/>
          <w:iCs/>
          <w:noProof/>
        </w:rPr>
        <w:t>et al.</w:t>
      </w:r>
      <w:r w:rsidRPr="00C35103">
        <w:rPr>
          <w:rFonts w:ascii="Times New Roman" w:eastAsia="Times New Roman" w:hAnsi="Times New Roman" w:cs="Times New Roman"/>
          <w:noProof/>
        </w:rPr>
        <w:t xml:space="preserve"> Scikit-learn: Machine Learning in {P}ython. </w:t>
      </w:r>
      <w:r w:rsidRPr="00C35103">
        <w:rPr>
          <w:rFonts w:ascii="Times New Roman" w:eastAsia="Times New Roman" w:hAnsi="Times New Roman" w:cs="Times New Roman"/>
          <w:i/>
          <w:iCs/>
          <w:noProof/>
        </w:rPr>
        <w:t>J. Mach. Learn. Res.</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12,</w:t>
      </w:r>
      <w:r w:rsidRPr="00C35103">
        <w:rPr>
          <w:rFonts w:ascii="Times New Roman" w:eastAsia="Times New Roman" w:hAnsi="Times New Roman" w:cs="Times New Roman"/>
          <w:noProof/>
        </w:rPr>
        <w:t xml:space="preserve"> 2825–2830 (2011).</w:t>
      </w:r>
    </w:p>
    <w:p w14:paraId="3F651542"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lastRenderedPageBreak/>
        <w:t>26.</w:t>
      </w:r>
      <w:r w:rsidRPr="00C35103">
        <w:rPr>
          <w:rFonts w:ascii="Times New Roman" w:eastAsia="Times New Roman" w:hAnsi="Times New Roman" w:cs="Times New Roman"/>
          <w:noProof/>
        </w:rPr>
        <w:tab/>
        <w:t>SymPy Development Team. SymPy: Python library for symbolic mathematics. (2014).</w:t>
      </w:r>
    </w:p>
    <w:p w14:paraId="23ED541A"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27.</w:t>
      </w:r>
      <w:r w:rsidRPr="00C35103">
        <w:rPr>
          <w:rFonts w:ascii="Times New Roman" w:eastAsia="Times New Roman" w:hAnsi="Times New Roman" w:cs="Times New Roman"/>
          <w:noProof/>
        </w:rPr>
        <w:tab/>
        <w:t xml:space="preserve">Kass, R. &amp; Raftery, A. Bayes Factors. </w:t>
      </w:r>
      <w:r w:rsidRPr="00C35103">
        <w:rPr>
          <w:rFonts w:ascii="Times New Roman" w:eastAsia="Times New Roman" w:hAnsi="Times New Roman" w:cs="Times New Roman"/>
          <w:i/>
          <w:iCs/>
          <w:noProof/>
        </w:rPr>
        <w:t>J. Am. Stat. Assoc.</w:t>
      </w:r>
      <w:r w:rsidRPr="00C35103">
        <w:rPr>
          <w:rFonts w:ascii="Times New Roman" w:eastAsia="Times New Roman" w:hAnsi="Times New Roman" w:cs="Times New Roman"/>
          <w:noProof/>
        </w:rPr>
        <w:t xml:space="preserve"> 773–795 (1995). doi:doi: 10.2307/2291091</w:t>
      </w:r>
    </w:p>
    <w:p w14:paraId="62C03C17"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28.</w:t>
      </w:r>
      <w:r w:rsidRPr="00C35103">
        <w:rPr>
          <w:rFonts w:ascii="Times New Roman" w:eastAsia="Times New Roman" w:hAnsi="Times New Roman" w:cs="Times New Roman"/>
          <w:noProof/>
        </w:rPr>
        <w:tab/>
        <w:t xml:space="preserve">Ward, E. J. A review and comparison of four commonly used Bayesian and maximum likelihood model selection tools. </w:t>
      </w:r>
      <w:r w:rsidRPr="00C35103">
        <w:rPr>
          <w:rFonts w:ascii="Times New Roman" w:eastAsia="Times New Roman" w:hAnsi="Times New Roman" w:cs="Times New Roman"/>
          <w:i/>
          <w:iCs/>
          <w:noProof/>
        </w:rPr>
        <w:t>Ecol. Modell.</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211,</w:t>
      </w:r>
      <w:r w:rsidRPr="00C35103">
        <w:rPr>
          <w:rFonts w:ascii="Times New Roman" w:eastAsia="Times New Roman" w:hAnsi="Times New Roman" w:cs="Times New Roman"/>
          <w:noProof/>
        </w:rPr>
        <w:t xml:space="preserve"> 1–10 (2008).</w:t>
      </w:r>
    </w:p>
    <w:p w14:paraId="03CE259C"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29.</w:t>
      </w:r>
      <w:r w:rsidRPr="00C35103">
        <w:rPr>
          <w:rFonts w:ascii="Times New Roman" w:eastAsia="Times New Roman" w:hAnsi="Times New Roman" w:cs="Times New Roman"/>
          <w:noProof/>
        </w:rPr>
        <w:tab/>
        <w:t xml:space="preserve">Perez, F. &amp; Granger, B. E. IPython: A System for Interactive Scientific Computing. </w:t>
      </w:r>
      <w:r w:rsidRPr="00C35103">
        <w:rPr>
          <w:rFonts w:ascii="Times New Roman" w:eastAsia="Times New Roman" w:hAnsi="Times New Roman" w:cs="Times New Roman"/>
          <w:i/>
          <w:iCs/>
          <w:noProof/>
        </w:rPr>
        <w:t>Comput. Sci. Eng.</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9,</w:t>
      </w:r>
      <w:r w:rsidRPr="00C35103">
        <w:rPr>
          <w:rFonts w:ascii="Times New Roman" w:eastAsia="Times New Roman" w:hAnsi="Times New Roman" w:cs="Times New Roman"/>
          <w:noProof/>
        </w:rPr>
        <w:t xml:space="preserve"> 21–29 (2007).</w:t>
      </w:r>
    </w:p>
    <w:p w14:paraId="168590B0"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30.</w:t>
      </w:r>
      <w:r w:rsidRPr="00C35103">
        <w:rPr>
          <w:rFonts w:ascii="Times New Roman" w:eastAsia="Times New Roman" w:hAnsi="Times New Roman" w:cs="Times New Roman"/>
          <w:noProof/>
        </w:rPr>
        <w:tab/>
        <w:t xml:space="preserve">Otto, S. P. &amp; Day, T. </w:t>
      </w:r>
      <w:r w:rsidRPr="00C35103">
        <w:rPr>
          <w:rFonts w:ascii="Times New Roman" w:eastAsia="Times New Roman" w:hAnsi="Times New Roman" w:cs="Times New Roman"/>
          <w:i/>
          <w:iCs/>
          <w:noProof/>
        </w:rPr>
        <w:t>A biologist’s guide to mathematical modeling in ecology and evolution</w:t>
      </w:r>
      <w:r w:rsidRPr="00C35103">
        <w:rPr>
          <w:rFonts w:ascii="Times New Roman" w:eastAsia="Times New Roman" w:hAnsi="Times New Roman" w:cs="Times New Roman"/>
          <w:noProof/>
        </w:rPr>
        <w:t>. (Princeton University Press, 2007).</w:t>
      </w:r>
    </w:p>
    <w:p w14:paraId="1D0C8090"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31.</w:t>
      </w:r>
      <w:r w:rsidRPr="00C35103">
        <w:rPr>
          <w:rFonts w:ascii="Times New Roman" w:eastAsia="Times New Roman" w:hAnsi="Times New Roman" w:cs="Times New Roman"/>
          <w:noProof/>
        </w:rPr>
        <w:tab/>
        <w:t xml:space="preserve">Gopalsamy, K. Convergence in a resource-based competition system. </w:t>
      </w:r>
      <w:r w:rsidRPr="00C35103">
        <w:rPr>
          <w:rFonts w:ascii="Times New Roman" w:eastAsia="Times New Roman" w:hAnsi="Times New Roman" w:cs="Times New Roman"/>
          <w:i/>
          <w:iCs/>
          <w:noProof/>
        </w:rPr>
        <w:t>Bull. Math. Biol.</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48,</w:t>
      </w:r>
      <w:r w:rsidRPr="00C35103">
        <w:rPr>
          <w:rFonts w:ascii="Times New Roman" w:eastAsia="Times New Roman" w:hAnsi="Times New Roman" w:cs="Times New Roman"/>
          <w:noProof/>
        </w:rPr>
        <w:t xml:space="preserve"> 681–699 (1986).</w:t>
      </w:r>
    </w:p>
    <w:p w14:paraId="03ACD8E0"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32.</w:t>
      </w:r>
      <w:r w:rsidRPr="00C35103">
        <w:rPr>
          <w:rFonts w:ascii="Times New Roman" w:eastAsia="Times New Roman" w:hAnsi="Times New Roman" w:cs="Times New Roman"/>
          <w:noProof/>
        </w:rPr>
        <w:tab/>
        <w:t xml:space="preserve">Dilao, R. &amp; Domingos, T. A General Approach to the Modelling of Trophic Chains. </w:t>
      </w:r>
      <w:r w:rsidRPr="00C35103">
        <w:rPr>
          <w:rFonts w:ascii="Times New Roman" w:eastAsia="Times New Roman" w:hAnsi="Times New Roman" w:cs="Times New Roman"/>
          <w:i/>
          <w:iCs/>
          <w:noProof/>
        </w:rPr>
        <w:t>Ecol. Modell.</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132,</w:t>
      </w:r>
      <w:r w:rsidRPr="00C35103">
        <w:rPr>
          <w:rFonts w:ascii="Times New Roman" w:eastAsia="Times New Roman" w:hAnsi="Times New Roman" w:cs="Times New Roman"/>
          <w:noProof/>
        </w:rPr>
        <w:t xml:space="preserve"> 20 (1999).</w:t>
      </w:r>
    </w:p>
    <w:p w14:paraId="1908C492"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33.</w:t>
      </w:r>
      <w:r w:rsidRPr="00C35103">
        <w:rPr>
          <w:rFonts w:ascii="Times New Roman" w:eastAsia="Times New Roman" w:hAnsi="Times New Roman" w:cs="Times New Roman"/>
          <w:noProof/>
        </w:rPr>
        <w:tab/>
        <w:t xml:space="preserve">Richards, F. J. A Flexible Growth Function for Empirical Use. </w:t>
      </w:r>
      <w:r w:rsidRPr="00C35103">
        <w:rPr>
          <w:rFonts w:ascii="Times New Roman" w:eastAsia="Times New Roman" w:hAnsi="Times New Roman" w:cs="Times New Roman"/>
          <w:i/>
          <w:iCs/>
          <w:noProof/>
        </w:rPr>
        <w:t>J. Exp. Bot.</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10,</w:t>
      </w:r>
      <w:r w:rsidRPr="00C35103">
        <w:rPr>
          <w:rFonts w:ascii="Times New Roman" w:eastAsia="Times New Roman" w:hAnsi="Times New Roman" w:cs="Times New Roman"/>
          <w:noProof/>
        </w:rPr>
        <w:t xml:space="preserve"> 290–301 (1959).</w:t>
      </w:r>
    </w:p>
    <w:p w14:paraId="0069DB8D"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34.</w:t>
      </w:r>
      <w:r w:rsidRPr="00C35103">
        <w:rPr>
          <w:rFonts w:ascii="Times New Roman" w:eastAsia="Times New Roman" w:hAnsi="Times New Roman" w:cs="Times New Roman"/>
          <w:noProof/>
        </w:rPr>
        <w:tab/>
        <w:t xml:space="preserve">Baranyi, J. Simple is good as long as it is enough. </w:t>
      </w:r>
      <w:r w:rsidRPr="00C35103">
        <w:rPr>
          <w:rFonts w:ascii="Times New Roman" w:eastAsia="Times New Roman" w:hAnsi="Times New Roman" w:cs="Times New Roman"/>
          <w:i/>
          <w:iCs/>
          <w:noProof/>
        </w:rPr>
        <w:t>Commentary</w:t>
      </w:r>
      <w:r w:rsidRPr="00C35103">
        <w:rPr>
          <w:rFonts w:ascii="Times New Roman" w:eastAsia="Times New Roman" w:hAnsi="Times New Roman" w:cs="Times New Roman"/>
          <w:noProof/>
        </w:rPr>
        <w:t xml:space="preserve"> 391–394 (1997). doi:10.1006/fmic.1996.0080</w:t>
      </w:r>
    </w:p>
    <w:p w14:paraId="781860C6"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35.</w:t>
      </w:r>
      <w:r w:rsidRPr="00C35103">
        <w:rPr>
          <w:rFonts w:ascii="Times New Roman" w:eastAsia="Times New Roman" w:hAnsi="Times New Roman" w:cs="Times New Roman"/>
          <w:noProof/>
        </w:rPr>
        <w:tab/>
        <w:t xml:space="preserve">Clark, F., Brook, B. W., Delean, S., Reşit Akçakaya, H. &amp; Bradshaw, C. J. A. The theta-logistic is unreliable for modelling most census data. </w:t>
      </w:r>
      <w:r w:rsidRPr="00C35103">
        <w:rPr>
          <w:rFonts w:ascii="Times New Roman" w:eastAsia="Times New Roman" w:hAnsi="Times New Roman" w:cs="Times New Roman"/>
          <w:i/>
          <w:iCs/>
          <w:noProof/>
        </w:rPr>
        <w:t>Methods Ecol. Evol.</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1,</w:t>
      </w:r>
      <w:r w:rsidRPr="00C35103">
        <w:rPr>
          <w:rFonts w:ascii="Times New Roman" w:eastAsia="Times New Roman" w:hAnsi="Times New Roman" w:cs="Times New Roman"/>
          <w:noProof/>
        </w:rPr>
        <w:t xml:space="preserve"> 253–262 (2010).</w:t>
      </w:r>
    </w:p>
    <w:p w14:paraId="5A4580BE" w14:textId="77777777" w:rsidR="00C35103" w:rsidRPr="00C35103" w:rsidRDefault="00C35103" w:rsidP="00C35103">
      <w:pPr>
        <w:widowControl w:val="0"/>
        <w:autoSpaceDE w:val="0"/>
        <w:autoSpaceDN w:val="0"/>
        <w:adjustRightInd w:val="0"/>
        <w:spacing w:before="100" w:after="100"/>
        <w:ind w:left="640" w:hanging="640"/>
        <w:rPr>
          <w:rFonts w:ascii="Times New Roman" w:eastAsia="Times New Roman" w:hAnsi="Times New Roman" w:cs="Times New Roman"/>
          <w:noProof/>
        </w:rPr>
      </w:pPr>
      <w:r w:rsidRPr="00C35103">
        <w:rPr>
          <w:rFonts w:ascii="Times New Roman" w:eastAsia="Times New Roman" w:hAnsi="Times New Roman" w:cs="Times New Roman"/>
          <w:noProof/>
        </w:rPr>
        <w:t>36.</w:t>
      </w:r>
      <w:r w:rsidRPr="00C35103">
        <w:rPr>
          <w:rFonts w:ascii="Times New Roman" w:eastAsia="Times New Roman" w:hAnsi="Times New Roman" w:cs="Times New Roman"/>
          <w:noProof/>
        </w:rPr>
        <w:tab/>
        <w:t xml:space="preserve">Gilpin, M. E. &amp; Ayala, F. J. Global Models of Growth and Competition. </w:t>
      </w:r>
      <w:r w:rsidRPr="00C35103">
        <w:rPr>
          <w:rFonts w:ascii="Times New Roman" w:eastAsia="Times New Roman" w:hAnsi="Times New Roman" w:cs="Times New Roman"/>
          <w:i/>
          <w:iCs/>
          <w:noProof/>
        </w:rPr>
        <w:t>Proc. Natl. Acad. Sci. U. S. A.</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70,</w:t>
      </w:r>
      <w:r w:rsidRPr="00C35103">
        <w:rPr>
          <w:rFonts w:ascii="Times New Roman" w:eastAsia="Times New Roman" w:hAnsi="Times New Roman" w:cs="Times New Roman"/>
          <w:noProof/>
        </w:rPr>
        <w:t xml:space="preserve"> 3590–3593 (1973).</w:t>
      </w:r>
    </w:p>
    <w:p w14:paraId="3768E825" w14:textId="77777777" w:rsidR="00C35103" w:rsidRPr="00C35103" w:rsidRDefault="00C35103" w:rsidP="00C35103">
      <w:pPr>
        <w:widowControl w:val="0"/>
        <w:autoSpaceDE w:val="0"/>
        <w:autoSpaceDN w:val="0"/>
        <w:adjustRightInd w:val="0"/>
        <w:spacing w:before="100" w:after="100"/>
        <w:ind w:left="640" w:hanging="640"/>
        <w:rPr>
          <w:rFonts w:ascii="Times New Roman" w:hAnsi="Times New Roman" w:cs="Times New Roman"/>
          <w:noProof/>
        </w:rPr>
      </w:pPr>
      <w:r w:rsidRPr="00C35103">
        <w:rPr>
          <w:rFonts w:ascii="Times New Roman" w:eastAsia="Times New Roman" w:hAnsi="Times New Roman" w:cs="Times New Roman"/>
          <w:noProof/>
        </w:rPr>
        <w:t>37.</w:t>
      </w:r>
      <w:r w:rsidRPr="00C35103">
        <w:rPr>
          <w:rFonts w:ascii="Times New Roman" w:eastAsia="Times New Roman" w:hAnsi="Times New Roman" w:cs="Times New Roman"/>
          <w:noProof/>
        </w:rPr>
        <w:tab/>
        <w:t xml:space="preserve">Verhulst, P.-F. Notice sur la loi que la population suit dans son accroissement. Correspondance Mathématique et Physique Publiée par A. </w:t>
      </w:r>
      <w:r w:rsidRPr="00C35103">
        <w:rPr>
          <w:rFonts w:ascii="Times New Roman" w:eastAsia="Times New Roman" w:hAnsi="Times New Roman" w:cs="Times New Roman"/>
          <w:i/>
          <w:iCs/>
          <w:noProof/>
        </w:rPr>
        <w:t>Quetelet</w:t>
      </w:r>
      <w:r w:rsidRPr="00C35103">
        <w:rPr>
          <w:rFonts w:ascii="Times New Roman" w:eastAsia="Times New Roman" w:hAnsi="Times New Roman" w:cs="Times New Roman"/>
          <w:noProof/>
        </w:rPr>
        <w:t xml:space="preserve"> </w:t>
      </w:r>
      <w:r w:rsidRPr="00C35103">
        <w:rPr>
          <w:rFonts w:ascii="Times New Roman" w:eastAsia="Times New Roman" w:hAnsi="Times New Roman" w:cs="Times New Roman"/>
          <w:b/>
          <w:bCs/>
          <w:noProof/>
        </w:rPr>
        <w:t>10,</w:t>
      </w:r>
      <w:r w:rsidRPr="00C35103">
        <w:rPr>
          <w:rFonts w:ascii="Times New Roman" w:eastAsia="Times New Roman" w:hAnsi="Times New Roman" w:cs="Times New Roman"/>
          <w:noProof/>
        </w:rPr>
        <w:t xml:space="preserve"> 113–121 (1838).</w:t>
      </w:r>
    </w:p>
    <w:p w14:paraId="4E9E953A" w14:textId="77777777" w:rsidR="00750BAE" w:rsidRPr="000A28AB" w:rsidRDefault="00750BAE" w:rsidP="00C35103">
      <w:pPr>
        <w:widowControl w:val="0"/>
        <w:autoSpaceDE w:val="0"/>
        <w:autoSpaceDN w:val="0"/>
        <w:adjustRightInd w:val="0"/>
        <w:spacing w:before="100" w:after="100"/>
        <w:ind w:left="480" w:hanging="480"/>
        <w:rPr>
          <w:rFonts w:ascii="Palatino Linotype" w:eastAsiaTheme="majorEastAsia" w:hAnsi="Palatino Linotype"/>
          <w:b/>
          <w:bCs/>
          <w:kern w:val="32"/>
          <w:sz w:val="32"/>
          <w:szCs w:val="32"/>
        </w:rPr>
      </w:pPr>
      <w:r w:rsidRPr="000A28AB">
        <w:fldChar w:fldCharType="end"/>
      </w:r>
      <w:r w:rsidRPr="000A28AB">
        <w:br w:type="page"/>
      </w:r>
    </w:p>
    <w:p w14:paraId="34CFBE58" w14:textId="77777777" w:rsidR="00750BAE" w:rsidRPr="000A28AB" w:rsidRDefault="00750BAE" w:rsidP="00750BAE">
      <w:pPr>
        <w:pStyle w:val="Heading1"/>
      </w:pPr>
      <w:r w:rsidRPr="000A28AB">
        <w:lastRenderedPageBreak/>
        <w:t>Supporting material</w:t>
      </w:r>
    </w:p>
    <w:p w14:paraId="20C5FB81" w14:textId="77777777" w:rsidR="007A7F01" w:rsidRPr="000A28AB" w:rsidRDefault="00750BAE">
      <w:pPr>
        <w:pStyle w:val="Heading2"/>
      </w:pPr>
      <w:r w:rsidRPr="000A28AB">
        <w:t>Supporting text 1</w:t>
      </w:r>
      <w:r w:rsidR="007A7F01" w:rsidRPr="000A28AB">
        <w:t>: Monoculture model</w:t>
      </w:r>
    </w:p>
    <w:p w14:paraId="664E4CEB" w14:textId="77777777" w:rsidR="007A7F01" w:rsidRPr="000A28AB" w:rsidRDefault="007A7F01" w:rsidP="00C35103">
      <w:r w:rsidRPr="000A28AB">
        <w:t>We derive our growth models from a resource consumption perspective</w:t>
      </w:r>
      <w:r w:rsidRPr="000A28AB">
        <w:fldChar w:fldCharType="begin" w:fldLock="1"/>
      </w:r>
      <w:r w:rsidR="00C35103">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lt;sup&gt;30,31&lt;/sup&gt;", "plainTextFormattedCitation" : "30,31", "previouslyFormattedCitation" : "(Gopalsamy, 1986; Otto &amp; Day, 2007, p. 365)" }, "properties" : { "noteIndex" : 0 }, "schema" : "https://github.com/citation-style-language/schema/raw/master/csl-citation.json" }</w:instrText>
      </w:r>
      <w:r w:rsidRPr="000A28AB">
        <w:fldChar w:fldCharType="separate"/>
      </w:r>
      <w:r w:rsidR="00C35103" w:rsidRPr="00C35103">
        <w:rPr>
          <w:noProof/>
          <w:vertAlign w:val="superscript"/>
        </w:rPr>
        <w:t>30,31</w:t>
      </w:r>
      <w:r w:rsidRPr="000A28AB">
        <w:fldChar w:fldCharType="end"/>
      </w:r>
      <w:r w:rsidRPr="000A28AB">
        <w:t xml:space="preserve">.  </w:t>
      </w:r>
      <w:r w:rsidR="00773A2B">
        <w:t>We d</w:t>
      </w:r>
      <w:r w:rsidR="00773A2B" w:rsidRPr="000A28AB">
        <w:t xml:space="preserve">enote </w:t>
      </w:r>
      <w:r w:rsidRPr="000A28AB">
        <w:t xml:space="preserve">by </w:t>
      </w:r>
      <m:oMath>
        <m:r>
          <w:rPr>
            <w:rFonts w:ascii="Cambria Math" w:hAnsi="Cambria Math"/>
          </w:rPr>
          <m:t>R</m:t>
        </m:r>
      </m:oMath>
      <w:r w:rsidR="00865D57">
        <w:t>,</w:t>
      </w:r>
      <w:r w:rsidRPr="000A28AB">
        <w:t xml:space="preserve"> the density of a limiting resource and by </w:t>
      </w:r>
      <m:oMath>
        <m:r>
          <w:rPr>
            <w:rFonts w:ascii="Cambria Math" w:hAnsi="Cambria Math"/>
          </w:rPr>
          <m:t>N</m:t>
        </m:r>
      </m:oMath>
      <w:r w:rsidRPr="000A28AB">
        <w:t xml:space="preserve"> the density of the population cells, both in total mass per unit of volume. </w:t>
      </w:r>
    </w:p>
    <w:p w14:paraId="64E9B108" w14:textId="77777777" w:rsidR="007A7F01" w:rsidRPr="000A28AB" w:rsidRDefault="007A7F01" w:rsidP="00550FF4">
      <w:r w:rsidRPr="000A28AB">
        <w:t xml:space="preserve">We assume that the culture is well-mixed and homogeneous and that the resource is depleted by the growing population without being replenished. Therefore, the intake of resources occurs when cells meet resource via </w:t>
      </w:r>
      <w:r w:rsidR="00467CEB" w:rsidRPr="000A28AB">
        <w:t xml:space="preserve">a </w:t>
      </w:r>
      <w:r w:rsidRPr="000A28AB">
        <w:t xml:space="preserve">mass action law with resource intake rate </w:t>
      </w:r>
      <m:oMath>
        <m:r>
          <w:rPr>
            <w:rFonts w:ascii="Cambria Math" w:hAnsi="Cambria Math"/>
          </w:rPr>
          <m:t>h</m:t>
        </m:r>
      </m:oMath>
      <w:r w:rsidRPr="000A28AB">
        <w:t xml:space="preserve">. Once inside the cell, resources are converted to cell mass at a rate </w:t>
      </w:r>
      <m:oMath>
        <m:r>
          <w:rPr>
            <w:rFonts w:ascii="Cambria Math" w:hAnsi="Cambria Math" w:cs="Arial"/>
          </w:rPr>
          <m:t>ϵ</m:t>
        </m:r>
      </m:oMath>
      <w:r w:rsidRPr="000A28AB">
        <w:t xml:space="preserve">. Cell growth is assumed to be proportional to </w:t>
      </w:r>
      <m:oMath>
        <m:r>
          <w:rPr>
            <w:rFonts w:ascii="Cambria Math" w:hAnsi="Cambria Math"/>
          </w:rPr>
          <m:t>R⋅N</m:t>
        </m:r>
      </m:oMath>
      <w:r w:rsidRPr="000A28AB">
        <w:t>, whereas resource intake is proportional to</w:t>
      </w:r>
      <w:r w:rsidR="00550FF4" w:rsidRPr="000A28AB">
        <w:t xml:space="preserve"> a power of cell density,</w:t>
      </w:r>
      <w:r w:rsidRPr="000A28AB">
        <w:t xml:space="preserve"> </w:t>
      </w:r>
      <m:oMath>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r w:rsidR="00550FF4" w:rsidRPr="000A28AB">
        <w:t xml:space="preserve"> We denote </w:t>
      </w:r>
      <m:oMath>
        <m:r>
          <w:rPr>
            <w:rFonts w:ascii="Cambria Math" w:hAnsi="Cambria Math"/>
          </w:rPr>
          <m:t>Y</m:t>
        </m:r>
        <m:box>
          <m:boxPr>
            <m:opEmu m:val="1"/>
            <m:ctrlPr>
              <w:rPr>
                <w:rFonts w:ascii="Cambria Math" w:hAnsi="Cambria Math"/>
                <w:i/>
              </w:rPr>
            </m:ctrlPr>
          </m:boxPr>
          <m:e>
            <m:r>
              <w:rPr>
                <w:rFonts w:ascii="Cambria Math" w:hAnsi="Cambria Math"/>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0A28AB">
        <w:t>.</w:t>
      </w:r>
    </w:p>
    <w:p w14:paraId="74395BB1" w14:textId="77777777" w:rsidR="007A7F01" w:rsidRPr="000A28AB" w:rsidRDefault="007A7F01" w:rsidP="00550FF4">
      <w:r w:rsidRPr="000A28AB">
        <w:t xml:space="preserve">We can describe this process with differential equations for </w:t>
      </w:r>
      <m:oMath>
        <m:r>
          <w:rPr>
            <w:rFonts w:ascii="Cambria Math" w:hAnsi="Cambria Math"/>
          </w:rPr>
          <m:t>R</m:t>
        </m:r>
      </m:oMath>
      <w:r w:rsidRPr="000A28AB">
        <w:t xml:space="preserve"> and </w:t>
      </w:r>
      <m:oMath>
        <m:r>
          <w:rPr>
            <w:rFonts w:ascii="Cambria Math" w:hAnsi="Cambria Math"/>
          </w:rPr>
          <m:t>N</m:t>
        </m:r>
      </m:oMath>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0A28AB" w14:paraId="6D911A65" w14:textId="77777777" w:rsidTr="000A28AB">
        <w:tc>
          <w:tcPr>
            <w:tcW w:w="1242" w:type="dxa"/>
            <w:vAlign w:val="center"/>
          </w:tcPr>
          <w:p w14:paraId="577F82B2" w14:textId="77777777" w:rsidR="00550FF4" w:rsidRPr="000A28AB" w:rsidRDefault="00550FF4" w:rsidP="000A28AB">
            <w:pPr>
              <w:jc w:val="right"/>
            </w:pPr>
          </w:p>
        </w:tc>
        <w:tc>
          <w:tcPr>
            <w:tcW w:w="5812" w:type="dxa"/>
            <w:vAlign w:val="center"/>
          </w:tcPr>
          <w:p w14:paraId="51C5C7FF" w14:textId="77777777" w:rsidR="00550FF4" w:rsidRPr="000A28AB" w:rsidRDefault="00732575" w:rsidP="00550FF4">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w:r w:rsidR="00550FF4" w:rsidRPr="000A28AB">
              <w:t>,</w:t>
            </w:r>
          </w:p>
        </w:tc>
        <w:tc>
          <w:tcPr>
            <w:tcW w:w="1468" w:type="dxa"/>
            <w:vAlign w:val="center"/>
          </w:tcPr>
          <w:p w14:paraId="2B96599B" w14:textId="77777777" w:rsidR="00550FF4" w:rsidRPr="000A28AB" w:rsidRDefault="00550FF4" w:rsidP="00550FF4">
            <w:pPr>
              <w:jc w:val="right"/>
            </w:pPr>
            <w:r w:rsidRPr="000A28AB">
              <w:t>[A1a]</w:t>
            </w:r>
          </w:p>
          <w:p w14:paraId="41F84C3A" w14:textId="77777777" w:rsidR="00550FF4" w:rsidRPr="000A28AB" w:rsidRDefault="00550FF4" w:rsidP="00550FF4">
            <w:pPr>
              <w:jc w:val="right"/>
            </w:pPr>
            <w:r w:rsidRPr="000A28AB">
              <w:t>[A1b]</w:t>
            </w:r>
          </w:p>
        </w:tc>
      </w:tr>
    </w:tbl>
    <w:p w14:paraId="72AE7FE9" w14:textId="77777777" w:rsidR="00550FF4" w:rsidRPr="000A28AB" w:rsidRDefault="00550FF4" w:rsidP="00550FF4">
      <w:pPr>
        <w:ind w:firstLine="0"/>
      </w:pPr>
      <w:r w:rsidRPr="000A28AB">
        <w:t xml:space="preserve">These equations can be converted to equations in </w:t>
      </w:r>
      <m:oMath>
        <m:r>
          <w:rPr>
            <w:rFonts w:ascii="Cambria Math" w:hAnsi="Cambria Math"/>
          </w:rPr>
          <m:t>R</m:t>
        </m:r>
      </m:oMath>
      <w:r w:rsidRPr="000A28AB">
        <w:t xml:space="preserve"> and </w:t>
      </w:r>
      <m:oMath>
        <m:r>
          <w:rPr>
            <w:rFonts w:ascii="Cambria Math" w:hAnsi="Cambria Math"/>
          </w:rPr>
          <m:t>Y</m:t>
        </m:r>
      </m:oMath>
      <w:r w:rsidRPr="000A28AB">
        <w:t>:</w:t>
      </w:r>
    </w:p>
    <w:p w14:paraId="2B6E0B27" w14:textId="77777777" w:rsidR="00550FF4" w:rsidRPr="000A28AB" w:rsidRDefault="00550FF4" w:rsidP="00550FF4">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37AE943C" w14:textId="77777777" w:rsidR="00550FF4" w:rsidRPr="000A28AB" w:rsidRDefault="00732575" w:rsidP="00550FF4">
      <w:pPr>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0A28AB" w:rsidRDefault="00550FF4" w:rsidP="00550FF4">
      <w:pPr>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r>
          <w:rPr>
            <w:rFonts w:ascii="Cambria Math" w:hAnsi="Cambria Math"/>
          </w:rPr>
          <m:t>⋅ϵhRN=νϵh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p>
    <w:p w14:paraId="378B2B6E" w14:textId="77777777" w:rsidR="00550FF4" w:rsidRPr="000A28AB" w:rsidRDefault="00550FF4" w:rsidP="00550FF4">
      <w:pPr>
        <w:ind w:firstLine="0"/>
      </w:pPr>
      <w:r w:rsidRPr="000A28AB">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0A28AB" w14:paraId="7DA75823" w14:textId="77777777" w:rsidTr="00B57EC6">
        <w:tc>
          <w:tcPr>
            <w:tcW w:w="1242" w:type="dxa"/>
            <w:vAlign w:val="center"/>
          </w:tcPr>
          <w:p w14:paraId="710DF2C6" w14:textId="77777777" w:rsidR="007A7F01" w:rsidRPr="000A28AB" w:rsidRDefault="007A7F01">
            <w:pPr>
              <w:jc w:val="right"/>
            </w:pPr>
          </w:p>
        </w:tc>
        <w:tc>
          <w:tcPr>
            <w:tcW w:w="5812" w:type="dxa"/>
            <w:vAlign w:val="center"/>
          </w:tcPr>
          <w:p w14:paraId="3F2791A3" w14:textId="77777777" w:rsidR="007A7F01" w:rsidRPr="000A28AB" w:rsidRDefault="00732575" w:rsidP="00550FF4">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e>
                  </m:eqArr>
                </m:e>
              </m:d>
            </m:oMath>
            <w:r w:rsidR="00550FF4" w:rsidRPr="000A28AB">
              <w:t>.</w:t>
            </w:r>
          </w:p>
        </w:tc>
        <w:tc>
          <w:tcPr>
            <w:tcW w:w="1468" w:type="dxa"/>
            <w:vAlign w:val="center"/>
          </w:tcPr>
          <w:p w14:paraId="6C0AEFDB" w14:textId="77777777" w:rsidR="007A7F01" w:rsidRPr="000A28AB" w:rsidRDefault="007A7F01" w:rsidP="00550FF4">
            <w:pPr>
              <w:jc w:val="right"/>
            </w:pPr>
            <w:r w:rsidRPr="000A28AB">
              <w:t>[A</w:t>
            </w:r>
            <w:r w:rsidR="00550FF4" w:rsidRPr="000A28AB">
              <w:t>2</w:t>
            </w:r>
            <w:r w:rsidRPr="000A28AB">
              <w:t>a]</w:t>
            </w:r>
          </w:p>
          <w:p w14:paraId="7AA095FF" w14:textId="77777777" w:rsidR="007A7F01" w:rsidRPr="000A28AB" w:rsidRDefault="007A7F01" w:rsidP="00550FF4">
            <w:pPr>
              <w:jc w:val="right"/>
            </w:pPr>
            <w:r w:rsidRPr="000A28AB">
              <w:t>[A</w:t>
            </w:r>
            <w:r w:rsidR="00550FF4" w:rsidRPr="000A28AB">
              <w:t>2</w:t>
            </w:r>
            <w:r w:rsidRPr="000A28AB">
              <w:t>b]</w:t>
            </w:r>
          </w:p>
        </w:tc>
      </w:tr>
    </w:tbl>
    <w:p w14:paraId="17ED2456" w14:textId="77777777" w:rsidR="00550FF4" w:rsidRPr="000A28AB" w:rsidRDefault="007A7F01" w:rsidP="00550FF4">
      <w:pPr>
        <w:ind w:firstLine="0"/>
      </w:pPr>
      <w:r w:rsidRPr="000A28AB">
        <w:t xml:space="preserve">with </w:t>
      </w:r>
      <m:oMath>
        <m:r>
          <w:rPr>
            <w:rFonts w:ascii="Cambria Math" w:hAnsi="Cambria Math"/>
          </w:rPr>
          <m:t>μ=ϵν</m:t>
        </m:r>
      </m:oMath>
      <w:r w:rsidRPr="000A28AB">
        <w:t xml:space="preserve">. </w:t>
      </w:r>
    </w:p>
    <w:p w14:paraId="7F97C730" w14:textId="77777777" w:rsidR="007A7F01" w:rsidRPr="000A28AB" w:rsidRDefault="007A7F01" w:rsidP="00C35103">
      <w:r w:rsidRPr="000A28AB">
        <w:t xml:space="preserve">To solve this system, we use a conservation law approach by setting </w:t>
      </w:r>
      <m:oMath>
        <m:r>
          <w:rPr>
            <w:rFonts w:ascii="Cambria Math" w:hAnsi="Cambria Math"/>
          </w:rPr>
          <m:t>M=μR+Y</m:t>
        </m:r>
      </m:oMath>
      <w:r w:rsidRPr="000A28AB">
        <w:fldChar w:fldCharType="begin" w:fldLock="1"/>
      </w:r>
      <w:r w:rsidR="00C35103">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lt;sup&gt;32&lt;/sup&gt;", "plainTextFormattedCitation" : "32", "previouslyFormattedCitation" : "(Dilao &amp; Domingos, 1999)" }, "properties" : { "noteIndex" : 0 }, "schema" : "https://github.com/citation-style-language/schema/raw/master/csl-citation.json" }</w:instrText>
      </w:r>
      <w:r w:rsidRPr="000A28AB">
        <w:fldChar w:fldCharType="separate"/>
      </w:r>
      <w:r w:rsidR="00C35103" w:rsidRPr="00C35103">
        <w:rPr>
          <w:noProof/>
          <w:vertAlign w:val="superscript"/>
        </w:rPr>
        <w:t>32</w:t>
      </w:r>
      <w:r w:rsidRPr="000A28AB">
        <w:fldChar w:fldCharType="end"/>
      </w:r>
      <w:r w:rsidRPr="000A28AB">
        <w:t xml:space="preserve">. We find that </w:t>
      </w:r>
      <w:r w:rsidRPr="000A28AB">
        <w:rPr>
          <w:i/>
          <w:iCs/>
        </w:rPr>
        <w:t>M</w:t>
      </w:r>
      <w:r w:rsidRPr="000A28AB">
        <w:t xml:space="preserve"> is constant:</w:t>
      </w:r>
    </w:p>
    <w:p w14:paraId="7CC1755E" w14:textId="77777777" w:rsidR="007A7F01" w:rsidRPr="000A28AB" w:rsidRDefault="00732575">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7A7F01" w:rsidRPr="000A28AB">
        <w:t>,</w:t>
      </w:r>
    </w:p>
    <w:p w14:paraId="24C09DF2" w14:textId="77777777" w:rsidR="007A7F01" w:rsidRPr="000A28AB" w:rsidRDefault="007A7F01" w:rsidP="00ED69AB">
      <w:pPr>
        <w:ind w:firstLine="0"/>
      </w:pPr>
      <w:r w:rsidRPr="000A28AB">
        <w:t xml:space="preserve">and so we can substitute </w:t>
      </w:r>
      <m:oMath>
        <m:r>
          <w:rPr>
            <w:rFonts w:ascii="Cambria Math" w:hAnsi="Cambria Math"/>
          </w:rPr>
          <m:t>μR=M-Y</m:t>
        </m:r>
      </m:oMath>
      <w:r w:rsidRPr="000A28AB">
        <w:t xml:space="preserve"> in eq. A</w:t>
      </w:r>
      <w:r w:rsidR="00ED69AB" w:rsidRPr="000A28AB">
        <w:t>2</w:t>
      </w:r>
      <w:r w:rsidRPr="000A28AB">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14B6DEC" w14:textId="77777777" w:rsidTr="00B57EC6">
        <w:tc>
          <w:tcPr>
            <w:tcW w:w="1951" w:type="dxa"/>
            <w:vAlign w:val="center"/>
          </w:tcPr>
          <w:p w14:paraId="0C781E11" w14:textId="77777777" w:rsidR="007A7F01" w:rsidRPr="000A28AB" w:rsidRDefault="007A7F01">
            <w:pPr>
              <w:jc w:val="right"/>
            </w:pPr>
          </w:p>
        </w:tc>
        <w:tc>
          <w:tcPr>
            <w:tcW w:w="5103" w:type="dxa"/>
            <w:vAlign w:val="center"/>
          </w:tcPr>
          <w:p w14:paraId="77261AC9" w14:textId="77777777" w:rsidR="007A7F01" w:rsidRPr="000A28AB" w:rsidRDefault="00732575">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0A28AB">
              <w:t>.</w:t>
            </w:r>
          </w:p>
        </w:tc>
        <w:tc>
          <w:tcPr>
            <w:tcW w:w="1468" w:type="dxa"/>
            <w:vAlign w:val="center"/>
          </w:tcPr>
          <w:p w14:paraId="0BDE7C18" w14:textId="77777777" w:rsidR="007A7F01" w:rsidRPr="000A28AB" w:rsidRDefault="007A7F01">
            <w:pPr>
              <w:jc w:val="right"/>
            </w:pPr>
            <w:r w:rsidRPr="000A28AB">
              <w:t>[A3]</w:t>
            </w:r>
          </w:p>
        </w:tc>
      </w:tr>
    </w:tbl>
    <w:p w14:paraId="75C4E254" w14:textId="77777777" w:rsidR="007A7F01" w:rsidRPr="000A28AB" w:rsidRDefault="007A7F01" w:rsidP="005A5037">
      <w:r w:rsidRPr="000A28AB">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0A28AB">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AFB880E" w14:textId="77777777" w:rsidTr="00B57EC6">
        <w:tc>
          <w:tcPr>
            <w:tcW w:w="1951" w:type="dxa"/>
            <w:vAlign w:val="center"/>
          </w:tcPr>
          <w:p w14:paraId="1D2BAA6D" w14:textId="77777777" w:rsidR="007A7F01" w:rsidRPr="000A28AB" w:rsidRDefault="007A7F01">
            <w:pPr>
              <w:jc w:val="right"/>
            </w:pPr>
          </w:p>
        </w:tc>
        <w:tc>
          <w:tcPr>
            <w:tcW w:w="5103" w:type="dxa"/>
            <w:vAlign w:val="center"/>
          </w:tcPr>
          <w:p w14:paraId="2F35DF75" w14:textId="77777777" w:rsidR="007A7F01" w:rsidRPr="000A28AB" w:rsidRDefault="00732575">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40CA4666" w14:textId="77777777" w:rsidR="007A7F01" w:rsidRPr="000A28AB" w:rsidRDefault="007A7F01">
            <w:pPr>
              <w:jc w:val="right"/>
            </w:pPr>
            <w:r w:rsidRPr="000A28AB">
              <w:t>[A4]</w:t>
            </w:r>
          </w:p>
        </w:tc>
      </w:tr>
    </w:tbl>
    <w:p w14:paraId="0E9F4221" w14:textId="77777777" w:rsidR="007A7F01" w:rsidRPr="000A28AB" w:rsidRDefault="007A7F01" w:rsidP="00C35103">
      <w:pPr>
        <w:ind w:firstLine="0"/>
      </w:pPr>
      <w:r w:rsidRPr="000A28AB">
        <w:t>which is the Richards differential equation</w:t>
      </w:r>
      <w:r w:rsidRPr="000A28AB">
        <w:fldChar w:fldCharType="begin" w:fldLock="1"/>
      </w:r>
      <w:r w:rsidR="00C35103">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Richards, 1959)" }, "properties" : { "noteIndex" : 0 }, "schema" : "https://github.com/citation-style-language/schema/raw/master/csl-citation.json" }</w:instrText>
      </w:r>
      <w:r w:rsidRPr="000A28AB">
        <w:fldChar w:fldCharType="separate"/>
      </w:r>
      <w:r w:rsidR="00C35103" w:rsidRPr="00C35103">
        <w:rPr>
          <w:noProof/>
          <w:vertAlign w:val="superscript"/>
        </w:rPr>
        <w:t>33</w:t>
      </w:r>
      <w:r w:rsidRPr="000A28AB">
        <w:fldChar w:fldCharType="end"/>
      </w:r>
      <w:r w:rsidRPr="000A28AB">
        <w:t xml:space="preserve">, with the maximum population density </w:t>
      </w:r>
      <w:r w:rsidRPr="000A28AB">
        <w:rPr>
          <w:i/>
          <w:iCs/>
        </w:rPr>
        <w:t>K</w:t>
      </w:r>
      <w:r w:rsidRPr="000A28AB">
        <w:t xml:space="preserve"> and the specific growth rate in low density</w:t>
      </w:r>
      <m:oMath>
        <m:r>
          <w:rPr>
            <w:rFonts w:ascii="Cambria Math" w:hAnsi="Cambria Math"/>
          </w:rPr>
          <m:t xml:space="preserve"> r</m:t>
        </m:r>
      </m:oMath>
      <w:r w:rsidR="00A57DA4" w:rsidRPr="000A28AB">
        <w:t xml:space="preserve">: to the best of our knowledge this the first derivation of the Richards differential equation from a resource consumption </w:t>
      </w:r>
      <w:r w:rsidR="00E01FFC" w:rsidRPr="000A28AB">
        <w:t>perspective.</w:t>
      </w:r>
      <w:r w:rsidRPr="000A28AB">
        <w:t xml:space="preserve"> </w:t>
      </w:r>
    </w:p>
    <w:p w14:paraId="0EB89294" w14:textId="77777777" w:rsidR="007A7F01" w:rsidRPr="000A28AB" w:rsidRDefault="007A7F01">
      <w:r w:rsidRPr="000A28AB">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Pr="000A28AB">
        <w:t>:</w:t>
      </w:r>
    </w:p>
    <w:p w14:paraId="59DC0025" w14:textId="77777777" w:rsidR="007A7F01" w:rsidRPr="000A28AB" w:rsidRDefault="007A7F01">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0A28AB">
        <w:t>.</w:t>
      </w:r>
    </w:p>
    <w:p w14:paraId="67FE771C" w14:textId="77777777" w:rsidR="007A7F01" w:rsidRPr="000A28AB" w:rsidRDefault="007A7F01" w:rsidP="00C35103">
      <w:r w:rsidRPr="000A28AB">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0A28AB">
        <w:t xml:space="preserve"> doesn't depend on </w:t>
      </w:r>
      <m:oMath>
        <m:r>
          <w:rPr>
            <w:rFonts w:ascii="Cambria Math" w:hAnsi="Cambria Math"/>
          </w:rPr>
          <m:t>t</m:t>
        </m:r>
      </m:oMath>
      <w:r w:rsidRPr="000A28AB">
        <w:t>). To include a lag phase, Baranyi and Roberts</w:t>
      </w:r>
      <w:r w:rsidRPr="000A28AB">
        <w:fldChar w:fldCharType="begin" w:fldLock="1"/>
      </w:r>
      <w:r w:rsidR="00C3510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1994)"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Pr="000A28AB">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0A28AB">
        <w:t xml:space="preserve">, which makes the equation non-autonomous (dependent on </w:t>
      </w:r>
      <m:oMath>
        <m:r>
          <w:rPr>
            <w:rFonts w:ascii="Cambria Math" w:hAnsi="Cambria Math"/>
          </w:rPr>
          <m:t>t</m:t>
        </m:r>
      </m:oMath>
      <w:r w:rsidRPr="000A28AB">
        <w:rPr>
          <w:iCs/>
        </w:rPr>
        <w:t>)</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84D304E" w14:textId="77777777" w:rsidTr="00B57EC6">
        <w:tc>
          <w:tcPr>
            <w:tcW w:w="1951" w:type="dxa"/>
            <w:vAlign w:val="center"/>
          </w:tcPr>
          <w:p w14:paraId="282C6E0D" w14:textId="77777777" w:rsidR="007A7F01" w:rsidRPr="000A28AB" w:rsidRDefault="007A7F01">
            <w:pPr>
              <w:jc w:val="right"/>
            </w:pPr>
          </w:p>
        </w:tc>
        <w:tc>
          <w:tcPr>
            <w:tcW w:w="5103" w:type="dxa"/>
            <w:vAlign w:val="center"/>
          </w:tcPr>
          <w:p w14:paraId="4B86AC62" w14:textId="77777777" w:rsidR="007A7F01" w:rsidRPr="000A28AB" w:rsidRDefault="00732575">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08900645" w14:textId="77777777" w:rsidR="007A7F01" w:rsidRPr="000A28AB" w:rsidRDefault="007A7F01">
            <w:pPr>
              <w:jc w:val="right"/>
            </w:pPr>
            <w:r w:rsidRPr="000A28AB">
              <w:t>[A5]</w:t>
            </w:r>
          </w:p>
        </w:tc>
      </w:tr>
    </w:tbl>
    <w:p w14:paraId="6442CC64" w14:textId="77777777" w:rsidR="00D8570D" w:rsidRPr="000A28AB" w:rsidRDefault="007A7F01" w:rsidP="00C35103">
      <w:proofErr w:type="spellStart"/>
      <w:r w:rsidRPr="000A28AB">
        <w:t>Baranyi</w:t>
      </w:r>
      <w:proofErr w:type="spellEnd"/>
      <w:r w:rsidRPr="000A28AB">
        <w:t xml:space="preserve"> and Roberts suggested a </w:t>
      </w:r>
      <w:proofErr w:type="spellStart"/>
      <w:r w:rsidRPr="000A28AB">
        <w:t>Michaelis-Menten</w:t>
      </w:r>
      <w:proofErr w:type="spellEnd"/>
      <w:r w:rsidRPr="000A28AB">
        <w:t xml:space="preserve">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t xml:space="preserve"> </w:t>
      </w:r>
      <w:r w:rsidRPr="000A28AB">
        <w:fldChar w:fldCharType="begin" w:fldLock="1"/>
      </w:r>
      <w:r w:rsidR="00C35103">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Baranyi, 1997)" }, "properties" : { "noteIndex" : 0 }, "schema" : "https://github.com/citation-style-language/schema/raw/master/csl-citation.json" }</w:instrText>
      </w:r>
      <w:r w:rsidRPr="000A28AB">
        <w:fldChar w:fldCharType="separate"/>
      </w:r>
      <w:r w:rsidR="00C35103" w:rsidRPr="00C35103">
        <w:rPr>
          <w:noProof/>
          <w:vertAlign w:val="superscript"/>
        </w:rPr>
        <w:t>34</w:t>
      </w:r>
      <w:r w:rsidRPr="000A28AB">
        <w:fldChar w:fldCharType="end"/>
      </w:r>
      <w:r w:rsidRPr="000A28AB">
        <w:t xml:space="preserve">, which has two parameters: </w:t>
      </w:r>
      <w:r w:rsidRPr="000A28AB">
        <w:rPr>
          <w:i/>
          <w:iCs/>
        </w:rPr>
        <w:t>q</w:t>
      </w:r>
      <w:r w:rsidRPr="000A28AB">
        <w:rPr>
          <w:i/>
          <w:iCs/>
          <w:vertAlign w:val="subscript"/>
        </w:rPr>
        <w:t>0</w:t>
      </w:r>
      <w:r w:rsidRPr="000A28AB">
        <w:rPr>
          <w:i/>
          <w:iCs/>
        </w:rPr>
        <w:t xml:space="preserve"> </w:t>
      </w:r>
      <w:r w:rsidRPr="000A28AB">
        <w:t xml:space="preserve">is the initial physiological state of the population, and </w:t>
      </w:r>
      <w:r w:rsidRPr="000A28AB">
        <w:rPr>
          <w:i/>
          <w:iCs/>
        </w:rPr>
        <w:t>m</w:t>
      </w:r>
      <w:r w:rsidRPr="000A28AB">
        <w:t xml:space="preserve"> is rate at which the physiological state adjusts to growth conditions. Integrating</w:t>
      </w:r>
      <w:r w:rsidR="00D8570D" w:rsidRPr="000A28AB">
        <w:t xml:space="preserve"> </w:t>
      </w:r>
      <m:oMath>
        <m:r>
          <w:rPr>
            <w:rFonts w:ascii="Cambria Math" w:hAnsi="Cambria Math"/>
          </w:rPr>
          <m:t>α(t)</m:t>
        </m:r>
      </m:oMath>
      <w:r w:rsidR="00D8570D" w:rsidRPr="000A28AB">
        <w:t xml:space="preserve"> gives</w:t>
      </w:r>
    </w:p>
    <w:p w14:paraId="71A81109" w14:textId="77777777" w:rsidR="00D8570D" w:rsidRPr="000A28AB" w:rsidRDefault="00D8570D" w:rsidP="003012BF">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0A28AB">
        <w:t>.</w:t>
      </w:r>
    </w:p>
    <w:p w14:paraId="57A27802" w14:textId="77777777" w:rsidR="006711F5" w:rsidRPr="000A28AB" w:rsidRDefault="00D8570D" w:rsidP="003012BF">
      <w:pPr>
        <w:ind w:firstLine="0"/>
      </w:pPr>
      <w:r w:rsidRPr="000A28AB">
        <w:t xml:space="preserve">Therefore, integrating </w:t>
      </w:r>
      <w:r w:rsidR="007A7F01" w:rsidRPr="000A28AB">
        <w:t xml:space="preserve">eq. A5 produces eq. 2 in the main text. </w:t>
      </w:r>
    </w:p>
    <w:p w14:paraId="0EE2DABE" w14:textId="77777777" w:rsidR="006711F5" w:rsidRPr="000A28AB" w:rsidRDefault="006711F5" w:rsidP="007942A2">
      <w:r w:rsidRPr="000A28AB">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0A28AB">
        <w:t xml:space="preserve"> is used to describe the deceleration in the growth of the population as it approaches the maximum density </w:t>
      </w:r>
      <m:oMath>
        <m:r>
          <w:rPr>
            <w:rFonts w:ascii="Cambria Math" w:hAnsi="Cambria Math"/>
          </w:rPr>
          <m:t>K</m:t>
        </m:r>
      </m:oMath>
      <w:r w:rsidRPr="000A28AB">
        <w:t xml:space="preserve">. When </w:t>
      </w:r>
      <m:oMath>
        <m:r>
          <w:rPr>
            <w:rFonts w:ascii="Cambria Math" w:hAnsi="Cambria Math"/>
          </w:rPr>
          <m:t>ν=1</m:t>
        </m:r>
      </m:oMath>
      <w:r w:rsidRPr="000A28AB">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0A28AB">
        <w:t xml:space="preserve"> 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0A28AB">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0A28AB">
        <w:t xml:space="preserve">. When </w:t>
      </w:r>
      <m:oMath>
        <m:r>
          <w:rPr>
            <w:rFonts w:ascii="Cambria Math" w:hAnsi="Cambria Math"/>
          </w:rPr>
          <m:t>ν&gt;1</m:t>
        </m:r>
      </m:oMath>
      <w:r w:rsidRPr="000A28AB">
        <w:t xml:space="preserve"> or </w:t>
      </w:r>
      <m:oMath>
        <m:r>
          <w:rPr>
            <w:rFonts w:ascii="Cambria Math" w:hAnsi="Cambria Math"/>
          </w:rPr>
          <m:t>1&gt;ν</m:t>
        </m:r>
      </m:oMath>
      <w:r w:rsidRPr="000A28AB">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0A28AB">
        <w:t xml:space="preserve"> </w:t>
      </w:r>
      <w:r w:rsidRPr="000A28AB">
        <w:fldChar w:fldCharType="begin" w:fldLock="1"/>
      </w:r>
      <w:r w:rsidR="00C35103">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manualFormatting" : "(Richards 1959, substituting W=N,A=K,m=\u03bd+1,k=r\u22c5\u03bd)", "plainTextFormattedCitation" : "33", "previouslyFormattedCitation" : "(Richards, 1959)" }, "properties" : { "noteIndex" : 0 }, "schema" : "https://github.com/citation-style-language/schema/raw/master/csl-citation.json" }</w:instrText>
      </w:r>
      <w:r w:rsidRPr="000A28AB">
        <w:fldChar w:fldCharType="separate"/>
      </w:r>
      <w:r w:rsidRPr="000A28AB">
        <w:rPr>
          <w:noProof/>
        </w:rPr>
        <w:t xml:space="preserve">(Richards 1959, substituting </w:t>
      </w:r>
      <m:oMath>
        <m:r>
          <m:rPr>
            <m:sty m:val="p"/>
          </m:rPr>
          <w:rPr>
            <w:rFonts w:ascii="Cambria Math" w:hAnsi="Cambria Math"/>
            <w:noProof/>
          </w:rPr>
          <m:t>W=N,A=K,m=ν+1,k=r⋅ν</m:t>
        </m:r>
      </m:oMath>
      <w:r w:rsidRPr="000A28AB">
        <w:rPr>
          <w:i/>
          <w:iCs/>
          <w:noProof/>
        </w:rPr>
        <w:t>)</w:t>
      </w:r>
      <w:r w:rsidRPr="000A28AB">
        <w:fldChar w:fldCharType="end"/>
      </w:r>
      <w:r w:rsidR="007942A2" w:rsidRPr="000A28AB">
        <w:t>.</w:t>
      </w:r>
    </w:p>
    <w:p w14:paraId="2FEE61B9" w14:textId="77777777" w:rsidR="00257358" w:rsidRPr="000A28AB" w:rsidRDefault="00257358" w:rsidP="00C35103">
      <w:r w:rsidRPr="000A28AB">
        <w:t xml:space="preserve">We use six forms of the </w:t>
      </w:r>
      <w:proofErr w:type="spellStart"/>
      <w:r w:rsidRPr="000A28AB">
        <w:t>Baranyi</w:t>
      </w:r>
      <w:proofErr w:type="spellEnd"/>
      <w:r w:rsidRPr="000A28AB">
        <w:t>-Roberts model (</w:t>
      </w:r>
      <w:r w:rsidR="005573D2" w:rsidRPr="000A28AB">
        <w:fldChar w:fldCharType="begin"/>
      </w:r>
      <w:r w:rsidR="005573D2" w:rsidRPr="000A28AB">
        <w:instrText xml:space="preserve"> REF _Ref453761140 \h </w:instrText>
      </w:r>
      <w:r w:rsidR="000A28AB">
        <w:instrText xml:space="preserve"> \* MERGEFORMAT </w:instrText>
      </w:r>
      <w:r w:rsidR="005573D2" w:rsidRPr="000A28AB">
        <w:fldChar w:fldCharType="separate"/>
      </w:r>
      <w:r w:rsidR="005573D2" w:rsidRPr="000A28AB">
        <w:t>Figure S2</w:t>
      </w:r>
      <w:r w:rsidR="005573D2" w:rsidRPr="000A28AB">
        <w:fldChar w:fldCharType="end"/>
      </w:r>
      <w:r w:rsidR="005573D2" w:rsidRPr="000A28AB">
        <w:t xml:space="preserve">, </w:t>
      </w:r>
      <w:r w:rsidRPr="000A28AB">
        <w:fldChar w:fldCharType="begin"/>
      </w:r>
      <w:r w:rsidRPr="000A28AB">
        <w:instrText xml:space="preserve"> REF _Ref453681093 \h </w:instrText>
      </w:r>
      <w:r w:rsidR="000A28AB">
        <w:instrText xml:space="preserve"> \* MERGEFORMAT </w:instrText>
      </w:r>
      <w:r w:rsidRPr="000A28AB">
        <w:fldChar w:fldCharType="separate"/>
      </w:r>
      <w:r w:rsidRPr="000A28AB">
        <w:t>Table S1</w:t>
      </w:r>
      <w:r w:rsidRPr="000A28AB">
        <w:fldChar w:fldCharType="end"/>
      </w:r>
      <w:r w:rsidRPr="000A28AB">
        <w:t xml:space="preserve">). The full model is described by eq. 2 and has six parameters. A five parameter form of the model </w:t>
      </w:r>
      <w:r w:rsidR="00D96F6C" w:rsidRPr="000A28AB">
        <w:t>assumes</w:t>
      </w:r>
      <w:r w:rsidRPr="000A28AB">
        <w:t xml:space="preserve"> </w:t>
      </w:r>
      <m:oMath>
        <m:r>
          <w:rPr>
            <w:rFonts w:ascii="Cambria Math" w:hAnsi="Cambria Math"/>
          </w:rPr>
          <m:t>ν=1</m:t>
        </m:r>
      </m:oMath>
      <w:r w:rsidRPr="000A28AB">
        <w:t>, as in the standard logistic model</w:t>
      </w:r>
      <w:r w:rsidR="005573D2" w:rsidRPr="000A28AB">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0A28AB">
        <w:t xml:space="preserve"> and therefore includes a lag phase</w:t>
      </w:r>
      <w:r w:rsidRPr="000A28AB">
        <w:t xml:space="preserve">. Another five parameter </w:t>
      </w:r>
      <w:r w:rsidRPr="000A28AB">
        <w:lastRenderedPageBreak/>
        <w:t>form has both rate parameters set to the same value (</w:t>
      </w:r>
      <m:oMath>
        <m:r>
          <w:rPr>
            <w:rFonts w:ascii="Cambria Math" w:hAnsi="Cambria Math"/>
          </w:rPr>
          <m:t>m=r</m:t>
        </m:r>
      </m:oMath>
      <w:r w:rsidRPr="000A28AB">
        <w:t xml:space="preserve">), which </w:t>
      </w:r>
      <w:r w:rsidR="005573D2" w:rsidRPr="000A28AB">
        <w:t xml:space="preserve">was </w:t>
      </w:r>
      <w:r w:rsidR="00C1797F" w:rsidRPr="000A28AB">
        <w:t>suggested</w:t>
      </w:r>
      <w:r w:rsidR="005573D2" w:rsidRPr="000A28AB">
        <w:t xml:space="preserve"> to</w:t>
      </w:r>
      <w:r w:rsidRPr="000A28AB">
        <w:t xml:space="preserve"> make the fitting procedure more stable</w:t>
      </w:r>
      <w:r w:rsidRPr="000A28AB">
        <w:fldChar w:fldCharType="begin" w:fldLock="1"/>
      </w:r>
      <w:r w:rsidR="00C35103">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lt;sup&gt;34,35&lt;/sup&gt;", "plainTextFormattedCitation" : "34,35", "previouslyFormattedCitation" : "(Baranyi, 1997; Clark, Brook, Delean, Re\u015fit Ak\u00e7akaya, &amp; Bradshaw, 2010)" }, "properties" : { "noteIndex" : 0 }, "schema" : "https://github.com/citation-style-language/schema/raw/master/csl-citation.json" }</w:instrText>
      </w:r>
      <w:r w:rsidRPr="000A28AB">
        <w:fldChar w:fldCharType="separate"/>
      </w:r>
      <w:r w:rsidR="00C35103" w:rsidRPr="00C35103">
        <w:rPr>
          <w:noProof/>
          <w:vertAlign w:val="superscript"/>
        </w:rPr>
        <w:t>34,35</w:t>
      </w:r>
      <w:r w:rsidRPr="000A28AB">
        <w:fldChar w:fldCharType="end"/>
      </w:r>
      <w:r w:rsidRPr="000A28AB">
        <w:t xml:space="preserve">. A four parameter form has both of the previous </w:t>
      </w:r>
      <w:r w:rsidR="00C1797F" w:rsidRPr="000A28AB">
        <w:t>constraints</w:t>
      </w:r>
      <w:r w:rsidRPr="000A28AB">
        <w:t xml:space="preserve">, setting </w:t>
      </w:r>
      <m:oMath>
        <m:r>
          <w:rPr>
            <w:rFonts w:ascii="Cambria Math" w:hAnsi="Cambria Math"/>
          </w:rPr>
          <m:t>m=r</m:t>
        </m:r>
      </m:oMath>
      <w:r w:rsidRPr="000A28AB">
        <w:t xml:space="preserve"> and </w:t>
      </w:r>
      <m:oMath>
        <m:r>
          <w:rPr>
            <w:rFonts w:ascii="Cambria Math" w:hAnsi="Cambria Math"/>
          </w:rPr>
          <m:t>ν=1</m:t>
        </m:r>
      </m:oMath>
      <w:r w:rsidRPr="000A28AB">
        <w:fldChar w:fldCharType="begin" w:fldLock="1"/>
      </w:r>
      <w:r w:rsidR="00C35103">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Baranyi, 1997)" }, "properties" : { "noteIndex" : 0 }, "schema" : "https://github.com/citation-style-language/schema/raw/master/csl-citation.json" }</w:instrText>
      </w:r>
      <w:r w:rsidRPr="000A28AB">
        <w:fldChar w:fldCharType="separate"/>
      </w:r>
      <w:r w:rsidR="00C35103" w:rsidRPr="00C35103">
        <w:rPr>
          <w:noProof/>
          <w:vertAlign w:val="superscript"/>
        </w:rPr>
        <w:t>34</w:t>
      </w:r>
      <w:r w:rsidRPr="000A28AB">
        <w:fldChar w:fldCharType="end"/>
      </w:r>
      <w:r w:rsidRPr="000A28AB">
        <w:t xml:space="preserve">. Another four 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α(t)≡</m:t>
        </m:r>
      </m:oMath>
      <w:r w:rsidRPr="000A28AB">
        <w:t>1, which yields the Richa</w:t>
      </w:r>
      <w:r w:rsidR="005573D2" w:rsidRPr="000A28AB">
        <w:t>rds model</w:t>
      </w:r>
      <w:r w:rsidRPr="000A28AB">
        <w:fldChar w:fldCharType="begin" w:fldLock="1"/>
      </w:r>
      <w:r w:rsidR="00C35103">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Richards, 1959)" }, "properties" : { "noteIndex" : 0 }, "schema" : "https://github.com/citation-style-language/schema/raw/master/csl-citation.json" }</w:instrText>
      </w:r>
      <w:r w:rsidRPr="000A28AB">
        <w:fldChar w:fldCharType="separate"/>
      </w:r>
      <w:r w:rsidR="00C35103" w:rsidRPr="00C35103">
        <w:rPr>
          <w:noProof/>
          <w:vertAlign w:val="superscript"/>
        </w:rPr>
        <w:t>33</w:t>
      </w:r>
      <w:r w:rsidRPr="000A28AB">
        <w:fldChar w:fldCharType="end"/>
      </w:r>
      <w:r w:rsidRPr="000A28AB">
        <w:t xml:space="preserve">, also called the </w:t>
      </w:r>
      <m:oMath>
        <m:r>
          <w:rPr>
            <w:rFonts w:ascii="Cambria Math" w:hAnsi="Cambria Math"/>
          </w:rPr>
          <m:t>θ</m:t>
        </m:r>
      </m:oMath>
      <w:r w:rsidRPr="000A28AB">
        <w:t>-logistic model</w:t>
      </w:r>
      <w:r w:rsidRPr="000A28AB">
        <w:fldChar w:fldCharType="begin" w:fldLock="1"/>
      </w:r>
      <w:r w:rsidR="00C35103">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lt;sup&gt;36&lt;/sup&gt;", "plainTextFormattedCitation" : "36", "previouslyFormattedCitation" : "(Gilpin &amp; Ayala, 1973)" }, "properties" : { "noteIndex" : 0 }, "schema" : "https://github.com/citation-style-language/schema/raw/master/csl-citation.json" }</w:instrText>
      </w:r>
      <w:r w:rsidRPr="000A28AB">
        <w:fldChar w:fldCharType="separate"/>
      </w:r>
      <w:r w:rsidR="00C35103" w:rsidRPr="00C35103">
        <w:rPr>
          <w:noProof/>
          <w:vertAlign w:val="superscript"/>
        </w:rPr>
        <w:t>36</w:t>
      </w:r>
      <w:r w:rsidRPr="000A28AB">
        <w:fldChar w:fldCharType="end"/>
      </w:r>
      <w:r w:rsidRPr="000A28AB">
        <w:t xml:space="preserve">, or the generalized logistic model. This form of the model is useful in cases where there is no observed lag phase: either because the population adjusts very rapidly or because it is already adjusted prior to the growth experiment, </w:t>
      </w:r>
      <w:r w:rsidR="005573D2" w:rsidRPr="000A28AB">
        <w:t>possibly</w:t>
      </w:r>
      <w:r w:rsidRPr="000A28AB">
        <w:t xml:space="preserve"> by </w:t>
      </w:r>
      <w:r w:rsidR="005573D2" w:rsidRPr="000A28AB">
        <w:t>pre-growing</w:t>
      </w:r>
      <w:r w:rsidRPr="000A28AB">
        <w:t xml:space="preserve"> it in fresh media before the</w:t>
      </w:r>
      <w:r w:rsidR="005573D2" w:rsidRPr="000A28AB">
        <w:t xml:space="preserve"> beginning of the</w:t>
      </w:r>
      <w:r w:rsidRPr="000A28AB">
        <w:t xml:space="preserve"> experiment. The last form is the standard logistic model, in which </w:t>
      </w:r>
      <m:oMath>
        <m:r>
          <w:rPr>
            <w:rFonts w:ascii="Cambria Math" w:hAnsi="Cambria Math"/>
          </w:rPr>
          <m:t>ν=1</m:t>
        </m:r>
      </m:oMath>
      <w:r w:rsidRPr="000A28AB">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0A28AB">
        <w:t>.</w:t>
      </w:r>
    </w:p>
    <w:p w14:paraId="6727C09C" w14:textId="77777777" w:rsidR="007A7F01" w:rsidRPr="000A28AB" w:rsidRDefault="00750BAE">
      <w:pPr>
        <w:pStyle w:val="Heading2"/>
      </w:pPr>
      <w:bookmarkStart w:id="8" w:name="_Ref439853477"/>
      <w:r w:rsidRPr="000A28AB">
        <w:t>Supporting text 2</w:t>
      </w:r>
      <w:r w:rsidR="007A7F01" w:rsidRPr="000A28AB">
        <w:t>: Mixed culture model</w:t>
      </w:r>
      <w:bookmarkEnd w:id="8"/>
    </w:p>
    <w:p w14:paraId="7B1508AB" w14:textId="77777777" w:rsidR="007A7F01" w:rsidRPr="000A28AB" w:rsidRDefault="007A7F01" w:rsidP="00ED69AB">
      <w:r w:rsidRPr="000A28AB">
        <w:t>We now consider the case in which two species or strains grow in the same culture, competing for a single limiting resource, similarly to eq. A</w:t>
      </w:r>
      <w:r w:rsidR="00ED69AB" w:rsidRPr="000A28AB">
        <w:t>1</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EB7F3CE" w14:textId="77777777" w:rsidTr="00B57EC6">
        <w:tc>
          <w:tcPr>
            <w:tcW w:w="1951" w:type="dxa"/>
            <w:vAlign w:val="center"/>
          </w:tcPr>
          <w:p w14:paraId="70FA8CD1" w14:textId="77777777" w:rsidR="007A7F01" w:rsidRPr="000A28AB" w:rsidRDefault="007A7F01">
            <w:pPr>
              <w:jc w:val="right"/>
              <w:rPr>
                <w:i/>
                <w:iCs/>
              </w:rPr>
            </w:pPr>
          </w:p>
        </w:tc>
        <w:tc>
          <w:tcPr>
            <w:tcW w:w="5103" w:type="dxa"/>
            <w:vAlign w:val="center"/>
          </w:tcPr>
          <w:p w14:paraId="56F92223" w14:textId="77777777" w:rsidR="007A7F01" w:rsidRPr="000A28AB" w:rsidRDefault="00732575">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77777777" w:rsidR="007A7F01" w:rsidRPr="000A28AB" w:rsidRDefault="007A7F01">
            <w:pPr>
              <w:jc w:val="right"/>
              <w:rPr>
                <w:i/>
                <w:iCs/>
              </w:rPr>
            </w:pPr>
            <w:r w:rsidRPr="000A28AB">
              <w:rPr>
                <w:i/>
                <w:iCs/>
              </w:rPr>
              <w:t>[B1a]</w:t>
            </w:r>
          </w:p>
          <w:p w14:paraId="3A27D326" w14:textId="77777777" w:rsidR="007A7F01" w:rsidRPr="000A28AB" w:rsidRDefault="007A7F01">
            <w:pPr>
              <w:jc w:val="right"/>
              <w:rPr>
                <w:i/>
                <w:iCs/>
              </w:rPr>
            </w:pPr>
            <w:r w:rsidRPr="000A28AB">
              <w:rPr>
                <w:i/>
                <w:iCs/>
              </w:rPr>
              <w:t>[B1b]</w:t>
            </w:r>
          </w:p>
          <w:p w14:paraId="24DC33B2" w14:textId="77777777" w:rsidR="007A7F01" w:rsidRPr="000A28AB" w:rsidRDefault="007A7F01">
            <w:pPr>
              <w:jc w:val="right"/>
              <w:rPr>
                <w:i/>
                <w:iCs/>
              </w:rPr>
            </w:pPr>
            <w:r w:rsidRPr="000A28AB">
              <w:rPr>
                <w:i/>
                <w:iCs/>
              </w:rPr>
              <w:t>[B1c]</w:t>
            </w:r>
          </w:p>
        </w:tc>
      </w:tr>
    </w:tbl>
    <w:p w14:paraId="6210EBE4" w14:textId="77777777" w:rsidR="007A7F01" w:rsidRPr="000A28AB" w:rsidRDefault="007A7F01" w:rsidP="005A5037">
      <w:r w:rsidRPr="000A28AB">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where </w:t>
      </w:r>
      <w:r w:rsidRPr="000A28AB">
        <w:rPr>
          <w:i/>
          <w:iCs/>
        </w:rPr>
        <w:t>j</w:t>
      </w:r>
      <w:r w:rsidRPr="000A28AB">
        <w:t xml:space="preserve"> is 1 when </w:t>
      </w:r>
      <w:proofErr w:type="spellStart"/>
      <w:r w:rsidRPr="000A28AB">
        <w:rPr>
          <w:i/>
          <w:iCs/>
        </w:rPr>
        <w:t>i</w:t>
      </w:r>
      <w:proofErr w:type="spellEnd"/>
      <w:r w:rsidRPr="000A28AB">
        <w:t xml:space="preserve"> is 2 and vice versa) to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0A28AB">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0A28AB">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DFCB4F1" w14:textId="77777777" w:rsidTr="00B57EC6">
        <w:tc>
          <w:tcPr>
            <w:tcW w:w="1951" w:type="dxa"/>
            <w:vAlign w:val="center"/>
          </w:tcPr>
          <w:p w14:paraId="3E3683A9" w14:textId="77777777" w:rsidR="007A7F01" w:rsidRPr="000A28AB" w:rsidRDefault="007A7F01">
            <w:pPr>
              <w:jc w:val="right"/>
              <w:rPr>
                <w:i/>
                <w:iCs/>
              </w:rPr>
            </w:pPr>
          </w:p>
        </w:tc>
        <w:tc>
          <w:tcPr>
            <w:tcW w:w="5103" w:type="dxa"/>
            <w:vAlign w:val="center"/>
          </w:tcPr>
          <w:p w14:paraId="4C65D192" w14:textId="77777777" w:rsidR="007A7F01" w:rsidRPr="000A28AB" w:rsidRDefault="00732575">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77777777" w:rsidR="007A7F01" w:rsidRPr="000A28AB" w:rsidRDefault="007A7F01">
            <w:pPr>
              <w:jc w:val="right"/>
              <w:rPr>
                <w:i/>
                <w:iCs/>
              </w:rPr>
            </w:pPr>
            <w:r w:rsidRPr="000A28AB">
              <w:rPr>
                <w:i/>
                <w:iCs/>
              </w:rPr>
              <w:t>[B2a]</w:t>
            </w:r>
          </w:p>
          <w:p w14:paraId="35558C86" w14:textId="77777777" w:rsidR="007A7F01" w:rsidRPr="000A28AB" w:rsidRDefault="007A7F01">
            <w:pPr>
              <w:jc w:val="right"/>
              <w:rPr>
                <w:i/>
                <w:iCs/>
              </w:rPr>
            </w:pPr>
            <w:r w:rsidRPr="000A28AB">
              <w:rPr>
                <w:i/>
                <w:iCs/>
              </w:rPr>
              <w:t>[B2b]</w:t>
            </w:r>
          </w:p>
        </w:tc>
      </w:tr>
    </w:tbl>
    <w:p w14:paraId="52B6473C" w14:textId="77777777" w:rsidR="007A7F01" w:rsidRPr="000A28AB" w:rsidRDefault="007A7F01" w:rsidP="00C6622A">
      <w:pPr>
        <w:tabs>
          <w:tab w:val="left" w:pos="1803"/>
          <w:tab w:val="center" w:pos="4153"/>
        </w:tabs>
      </w:pPr>
      <w:r w:rsidRPr="000A28AB">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0A28AB">
        <w:t xml:space="preserve">. </w:t>
      </w:r>
    </w:p>
    <w:p w14:paraId="35D79FCA" w14:textId="77777777" w:rsidR="007A7F01" w:rsidRPr="000A28AB" w:rsidRDefault="007A7F01" w:rsidP="005A5037">
      <w:pPr>
        <w:tabs>
          <w:tab w:val="left" w:pos="1803"/>
          <w:tab w:val="center" w:pos="4153"/>
        </w:tabs>
      </w:pPr>
      <w:r w:rsidRPr="000A28AB">
        <w:t>We get a similar result if each strain is limited by a different resource that both strains consume:</w:t>
      </w:r>
    </w:p>
    <w:p w14:paraId="2C19DDCD" w14:textId="77777777" w:rsidR="007A7F01" w:rsidRPr="000A28AB" w:rsidRDefault="007A7F01">
      <w:pPr>
        <w:tabs>
          <w:tab w:val="left" w:pos="1803"/>
          <w:tab w:val="center" w:pos="4153"/>
        </w:tabs>
      </w:pPr>
      <w:r w:rsidRPr="000A28AB">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304275B" w14:textId="77777777" w:rsidTr="00B57EC6">
        <w:tc>
          <w:tcPr>
            <w:tcW w:w="1951" w:type="dxa"/>
            <w:vAlign w:val="center"/>
          </w:tcPr>
          <w:p w14:paraId="775EDE02" w14:textId="77777777" w:rsidR="007A7F01" w:rsidRPr="000A28AB" w:rsidRDefault="007A7F01">
            <w:pPr>
              <w:jc w:val="right"/>
              <w:rPr>
                <w:i/>
                <w:iCs/>
              </w:rPr>
            </w:pPr>
          </w:p>
        </w:tc>
        <w:tc>
          <w:tcPr>
            <w:tcW w:w="5103" w:type="dxa"/>
            <w:vAlign w:val="center"/>
          </w:tcPr>
          <w:p w14:paraId="0D77D915" w14:textId="77777777" w:rsidR="007A7F01" w:rsidRPr="000A28AB" w:rsidRDefault="00732575">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77777777" w:rsidR="007A7F01" w:rsidRPr="000A28AB" w:rsidRDefault="007A7F01">
            <w:pPr>
              <w:jc w:val="right"/>
              <w:rPr>
                <w:i/>
                <w:iCs/>
              </w:rPr>
            </w:pPr>
            <w:r w:rsidRPr="000A28AB">
              <w:rPr>
                <w:i/>
                <w:iCs/>
              </w:rPr>
              <w:t>[B3a]</w:t>
            </w:r>
          </w:p>
          <w:p w14:paraId="400F0B34" w14:textId="77777777" w:rsidR="007A7F01" w:rsidRPr="000A28AB" w:rsidRDefault="007A7F01">
            <w:pPr>
              <w:jc w:val="right"/>
              <w:rPr>
                <w:i/>
                <w:iCs/>
              </w:rPr>
            </w:pPr>
            <w:r w:rsidRPr="000A28AB">
              <w:rPr>
                <w:i/>
                <w:iCs/>
              </w:rPr>
              <w:t>[B3b]</w:t>
            </w:r>
          </w:p>
          <w:p w14:paraId="1C2DA814" w14:textId="77777777" w:rsidR="007A7F01" w:rsidRPr="000A28AB" w:rsidRDefault="007A7F01">
            <w:pPr>
              <w:jc w:val="right"/>
              <w:rPr>
                <w:i/>
                <w:iCs/>
              </w:rPr>
            </w:pPr>
            <w:r w:rsidRPr="000A28AB">
              <w:rPr>
                <w:i/>
                <w:iCs/>
              </w:rPr>
              <w:t>[B3c]</w:t>
            </w:r>
          </w:p>
          <w:p w14:paraId="1E95C71B" w14:textId="77777777" w:rsidR="007A7F01" w:rsidRPr="000A28AB" w:rsidRDefault="007A7F01">
            <w:pPr>
              <w:jc w:val="right"/>
              <w:rPr>
                <w:i/>
                <w:iCs/>
              </w:rPr>
            </w:pPr>
            <w:r w:rsidRPr="000A28AB">
              <w:rPr>
                <w:i/>
                <w:iCs/>
              </w:rPr>
              <w:t>[B3d]</w:t>
            </w:r>
          </w:p>
        </w:tc>
      </w:tr>
    </w:tbl>
    <w:p w14:paraId="0166B204" w14:textId="77777777" w:rsidR="007A7F01" w:rsidRPr="000A28AB" w:rsidRDefault="007A7F01">
      <w:pPr>
        <w:tabs>
          <w:tab w:val="left" w:pos="1803"/>
          <w:tab w:val="center" w:pos="4153"/>
        </w:tabs>
      </w:pPr>
      <w:r w:rsidRPr="000A28AB">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0A28AB">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0A28AB">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0A28AB">
        <w:t xml:space="preserve"> in eqs. B3a-d and continue as above. This only 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r>
          <w:rPr>
            <w:rFonts w:ascii="Cambria Math" w:hAnsi="Cambria Math"/>
          </w:rPr>
          <m:t>ρ</m:t>
        </m:r>
      </m:oMath>
      <w:r w:rsidRPr="000A28AB">
        <w:t>.</w:t>
      </w:r>
    </w:p>
    <w:p w14:paraId="5BC802EB" w14:textId="77777777" w:rsidR="007A7F01" w:rsidRPr="000A28AB" w:rsidRDefault="007A7F01">
      <w:pPr>
        <w:tabs>
          <w:tab w:val="left" w:pos="1803"/>
          <w:tab w:val="center" w:pos="4153"/>
        </w:tabs>
      </w:pPr>
      <w:r w:rsidRPr="000A28AB">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B1C1765" w14:textId="77777777" w:rsidTr="00B57EC6">
        <w:tc>
          <w:tcPr>
            <w:tcW w:w="1951" w:type="dxa"/>
            <w:vAlign w:val="center"/>
          </w:tcPr>
          <w:p w14:paraId="2324C572" w14:textId="77777777" w:rsidR="007A7F01" w:rsidRPr="000A28AB" w:rsidRDefault="007A7F01">
            <w:pPr>
              <w:jc w:val="right"/>
              <w:rPr>
                <w:i/>
                <w:iCs/>
              </w:rPr>
            </w:pPr>
          </w:p>
        </w:tc>
        <w:tc>
          <w:tcPr>
            <w:tcW w:w="5103" w:type="dxa"/>
            <w:vAlign w:val="center"/>
          </w:tcPr>
          <w:p w14:paraId="54B75DB6" w14:textId="77777777" w:rsidR="007A7F01" w:rsidRPr="000A28AB" w:rsidRDefault="00732575">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77777777" w:rsidR="007A7F01" w:rsidRPr="000A28AB" w:rsidRDefault="007A7F01">
            <w:pPr>
              <w:jc w:val="right"/>
              <w:rPr>
                <w:i/>
                <w:iCs/>
              </w:rPr>
            </w:pPr>
            <w:r w:rsidRPr="000A28AB">
              <w:rPr>
                <w:i/>
                <w:iCs/>
              </w:rPr>
              <w:t>[B4a]</w:t>
            </w:r>
          </w:p>
          <w:p w14:paraId="344A8D50" w14:textId="77777777" w:rsidR="007A7F01" w:rsidRPr="000A28AB" w:rsidRDefault="007A7F01">
            <w:pPr>
              <w:jc w:val="right"/>
              <w:rPr>
                <w:i/>
                <w:iCs/>
              </w:rPr>
            </w:pPr>
            <w:r w:rsidRPr="000A28AB">
              <w:rPr>
                <w:i/>
                <w:iCs/>
              </w:rPr>
              <w:t>[B4b]</w:t>
            </w:r>
          </w:p>
        </w:tc>
      </w:tr>
    </w:tbl>
    <w:p w14:paraId="6FBA55A8" w14:textId="77777777" w:rsidR="007A7F01" w:rsidRPr="000A28AB" w:rsidRDefault="007A7F01">
      <w:r w:rsidRPr="000A28AB">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rsidRPr="000A28AB">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0A28AB">
        <w:t xml:space="preserve"> and again continue as above.</w:t>
      </w:r>
      <w:r w:rsidRPr="000A28AB">
        <w:br w:type="page"/>
      </w:r>
    </w:p>
    <w:p w14:paraId="5A74F14F" w14:textId="77777777" w:rsidR="00750BAE" w:rsidRPr="000A28AB" w:rsidRDefault="00750BAE" w:rsidP="00A57DA4">
      <w:pPr>
        <w:pStyle w:val="Heading1"/>
      </w:pPr>
      <w:r w:rsidRPr="000A28AB">
        <w:lastRenderedPageBreak/>
        <w:t>Supporting figures</w:t>
      </w:r>
    </w:p>
    <w:p w14:paraId="535A5776" w14:textId="77777777" w:rsidR="007A7F01" w:rsidRPr="000A28AB" w:rsidRDefault="007A7F01">
      <w:pPr>
        <w:keepNext/>
        <w:jc w:val="center"/>
      </w:pPr>
      <w:r w:rsidRPr="000A28AB">
        <w:rPr>
          <w:noProof/>
        </w:rPr>
        <w:drawing>
          <wp:inline distT="0" distB="0" distL="0" distR="0" wp14:anchorId="56349A59" wp14:editId="3B1230DC">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4BDA3C0F" w14:textId="77777777" w:rsidR="007A7F01" w:rsidRPr="000A28AB" w:rsidRDefault="007A7F01">
      <w:pPr>
        <w:pStyle w:val="Caption"/>
        <w:jc w:val="center"/>
        <w:rPr>
          <w:b w:val="0"/>
          <w:bCs w:val="0"/>
          <w:color w:val="auto"/>
        </w:rPr>
      </w:pPr>
      <w:bookmarkStart w:id="9" w:name="_Ref447623874"/>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4D0B6C" w:rsidRPr="000A28AB">
        <w:rPr>
          <w:noProof/>
          <w:color w:val="auto"/>
        </w:rPr>
        <w:t>1</w:t>
      </w:r>
      <w:r w:rsidRPr="000A28AB">
        <w:rPr>
          <w:color w:val="auto"/>
        </w:rPr>
        <w:fldChar w:fldCharType="end"/>
      </w:r>
      <w:bookmarkEnd w:id="9"/>
      <w:r w:rsidRPr="000A28AB">
        <w:rPr>
          <w:color w:val="auto"/>
        </w:rPr>
        <w:t>. Fluorescen</w:t>
      </w:r>
      <w:r w:rsidR="00773A2B">
        <w:rPr>
          <w:color w:val="auto"/>
        </w:rPr>
        <w:t>ce</w:t>
      </w:r>
      <w:r w:rsidRPr="000A28AB">
        <w:rPr>
          <w:color w:val="auto"/>
        </w:rPr>
        <w:t xml:space="preserve"> microscopy of </w:t>
      </w:r>
      <w:r w:rsidRPr="000A28AB">
        <w:rPr>
          <w:i/>
          <w:iCs/>
          <w:color w:val="auto"/>
        </w:rPr>
        <w:t xml:space="preserve">E. coli </w:t>
      </w:r>
      <w:r w:rsidRPr="000A28AB">
        <w:rPr>
          <w:color w:val="auto"/>
        </w:rPr>
        <w:t>strains</w:t>
      </w:r>
      <w:r w:rsidR="00773A2B">
        <w:rPr>
          <w:color w:val="auto"/>
        </w:rPr>
        <w:t xml:space="preserve"> carrying GFP or RFP</w:t>
      </w:r>
      <w:r w:rsidRPr="000A28AB">
        <w:rPr>
          <w:color w:val="auto"/>
        </w:rPr>
        <w:t xml:space="preserve">. </w:t>
      </w:r>
      <w:r w:rsidRPr="000A28AB">
        <w:rPr>
          <w:b w:val="0"/>
          <w:bCs w:val="0"/>
          <w:color w:val="auto"/>
        </w:rPr>
        <w:t xml:space="preserve">Image of </w:t>
      </w:r>
      <w:r w:rsidR="0087021D">
        <w:rPr>
          <w:b w:val="0"/>
          <w:bCs w:val="0"/>
          <w:color w:val="auto"/>
        </w:rPr>
        <w:t xml:space="preserve">a </w:t>
      </w:r>
      <w:r w:rsidR="00773A2B">
        <w:rPr>
          <w:b w:val="0"/>
          <w:bCs w:val="0"/>
          <w:color w:val="auto"/>
        </w:rPr>
        <w:t xml:space="preserve">mixture of </w:t>
      </w:r>
      <w:r w:rsidRPr="000A28AB">
        <w:rPr>
          <w:b w:val="0"/>
          <w:bCs w:val="0"/>
          <w:color w:val="auto"/>
        </w:rPr>
        <w:t>DH5</w:t>
      </w:r>
      <w:r w:rsidRPr="000A28AB">
        <w:rPr>
          <w:rFonts w:ascii="Arial" w:hAnsi="Arial" w:cs="Arial"/>
          <w:b w:val="0"/>
          <w:bCs w:val="0"/>
          <w:color w:val="auto"/>
        </w:rPr>
        <w:t>α</w:t>
      </w:r>
      <w:r w:rsidRPr="000A28AB">
        <w:rPr>
          <w:b w:val="0"/>
          <w:bCs w:val="0"/>
          <w:color w:val="auto"/>
        </w:rPr>
        <w:t xml:space="preserve">-GFP and TG1-RFP cells taken using a Nikon </w:t>
      </w:r>
      <w:proofErr w:type="spellStart"/>
      <w:r w:rsidRPr="000A28AB">
        <w:rPr>
          <w:b w:val="0"/>
          <w:bCs w:val="0"/>
          <w:color w:val="auto"/>
        </w:rPr>
        <w:t>Eclipe</w:t>
      </w:r>
      <w:proofErr w:type="spellEnd"/>
      <w:r w:rsidRPr="000A28AB">
        <w:rPr>
          <w:b w:val="0"/>
          <w:bCs w:val="0"/>
          <w:color w:val="auto"/>
        </w:rPr>
        <w:t xml:space="preserve"> </w:t>
      </w:r>
      <w:proofErr w:type="spellStart"/>
      <w:r w:rsidRPr="000A28AB">
        <w:rPr>
          <w:b w:val="0"/>
          <w:bCs w:val="0"/>
          <w:color w:val="auto"/>
        </w:rPr>
        <w:t>Ti</w:t>
      </w:r>
      <w:proofErr w:type="spellEnd"/>
      <w:r w:rsidRPr="000A28AB">
        <w:rPr>
          <w:b w:val="0"/>
          <w:bCs w:val="0"/>
          <w:color w:val="auto"/>
        </w:rPr>
        <w:t xml:space="preserve"> microscope.</w:t>
      </w:r>
    </w:p>
    <w:p w14:paraId="0E3EDE66" w14:textId="77777777" w:rsidR="007A7F01" w:rsidRPr="000A28AB" w:rsidRDefault="007A7F01"/>
    <w:p w14:paraId="1CE6A575" w14:textId="77777777" w:rsidR="00624088" w:rsidRPr="000A28AB" w:rsidRDefault="00624088" w:rsidP="00624088">
      <w:pPr>
        <w:keepNext/>
      </w:pPr>
      <w:r w:rsidRPr="000A28AB">
        <w:rPr>
          <w:noProof/>
        </w:rPr>
        <w:drawing>
          <wp:inline distT="0" distB="0" distL="0" distR="0" wp14:anchorId="43E92A4F" wp14:editId="6308EFFD">
            <wp:extent cx="5274310" cy="1289886"/>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274310" cy="1289886"/>
                    </a:xfrm>
                    <a:prstGeom prst="rect">
                      <a:avLst/>
                    </a:prstGeom>
                  </pic:spPr>
                </pic:pic>
              </a:graphicData>
            </a:graphic>
          </wp:inline>
        </w:drawing>
      </w:r>
    </w:p>
    <w:p w14:paraId="57662809" w14:textId="77777777" w:rsidR="00624088" w:rsidRPr="000A28AB" w:rsidRDefault="00624088" w:rsidP="00265875">
      <w:pPr>
        <w:pStyle w:val="Caption"/>
        <w:jc w:val="center"/>
        <w:rPr>
          <w:b w:val="0"/>
          <w:bCs w:val="0"/>
          <w:color w:val="auto"/>
        </w:rPr>
      </w:pPr>
      <w:bookmarkStart w:id="10" w:name="_Ref453761140"/>
      <w:bookmarkStart w:id="11" w:name="_Ref453761136"/>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4D0B6C" w:rsidRPr="000A28AB">
        <w:rPr>
          <w:noProof/>
          <w:color w:val="auto"/>
        </w:rPr>
        <w:t>2</w:t>
      </w:r>
      <w:r w:rsidRPr="000A28AB">
        <w:rPr>
          <w:color w:val="auto"/>
        </w:rPr>
        <w:fldChar w:fldCharType="end"/>
      </w:r>
      <w:bookmarkEnd w:id="10"/>
      <w:r w:rsidR="000A1EB7" w:rsidRPr="000A28AB">
        <w:rPr>
          <w:color w:val="auto"/>
        </w:rPr>
        <w:t xml:space="preserve">. </w:t>
      </w:r>
      <w:r w:rsidR="00265875" w:rsidRPr="000A28AB">
        <w:rPr>
          <w:color w:val="auto"/>
        </w:rPr>
        <w:t>G</w:t>
      </w:r>
      <w:r w:rsidRPr="000A28AB">
        <w:rPr>
          <w:color w:val="auto"/>
        </w:rPr>
        <w:t>rowth model</w:t>
      </w:r>
      <w:r w:rsidR="006D69EC" w:rsidRPr="000A28AB">
        <w:rPr>
          <w:color w:val="auto"/>
        </w:rPr>
        <w:t>s</w:t>
      </w:r>
      <w:r w:rsidRPr="000A28AB">
        <w:rPr>
          <w:color w:val="auto"/>
        </w:rPr>
        <w:t xml:space="preserve"> </w:t>
      </w:r>
      <w:r w:rsidR="006D69EC" w:rsidRPr="000A28AB">
        <w:rPr>
          <w:color w:val="auto"/>
        </w:rPr>
        <w:t>hierarchy</w:t>
      </w:r>
      <w:r w:rsidRPr="000A28AB">
        <w:rPr>
          <w:color w:val="auto"/>
        </w:rPr>
        <w:t xml:space="preserve">. </w:t>
      </w:r>
      <w:r w:rsidR="006D69EC" w:rsidRPr="000A28AB">
        <w:rPr>
          <w:b w:val="0"/>
          <w:bCs w:val="0"/>
          <w:color w:val="auto"/>
        </w:rPr>
        <w:t>T</w:t>
      </w:r>
      <w:r w:rsidRPr="000A28AB">
        <w:rPr>
          <w:b w:val="0"/>
          <w:bCs w:val="0"/>
          <w:color w:val="auto"/>
        </w:rPr>
        <w:t xml:space="preserve">he </w:t>
      </w:r>
      <w:proofErr w:type="spellStart"/>
      <w:r w:rsidRPr="000A28AB">
        <w:rPr>
          <w:b w:val="0"/>
          <w:bCs w:val="0"/>
          <w:color w:val="auto"/>
        </w:rPr>
        <w:t>Baranyi</w:t>
      </w:r>
      <w:proofErr w:type="spellEnd"/>
      <w:r w:rsidRPr="000A28AB">
        <w:rPr>
          <w:b w:val="0"/>
          <w:bCs w:val="0"/>
          <w:color w:val="auto"/>
        </w:rPr>
        <w:t>-Roberts model and five nested models defined by fixing one or two parameters. See Supporting text 1</w:t>
      </w:r>
      <w:r w:rsidR="000A1EB7" w:rsidRPr="000A28AB">
        <w:rPr>
          <w:b w:val="0"/>
          <w:bCs w:val="0"/>
          <w:color w:val="auto"/>
        </w:rPr>
        <w:t xml:space="preserve"> and </w:t>
      </w:r>
      <w:r w:rsidR="006D69EC" w:rsidRPr="000A28AB">
        <w:rPr>
          <w:b w:val="0"/>
          <w:bCs w:val="0"/>
          <w:color w:val="auto"/>
        </w:rPr>
        <w:fldChar w:fldCharType="begin"/>
      </w:r>
      <w:r w:rsidR="006D69EC" w:rsidRPr="000A28AB">
        <w:rPr>
          <w:b w:val="0"/>
          <w:bCs w:val="0"/>
          <w:color w:val="auto"/>
        </w:rPr>
        <w:instrText xml:space="preserve"> REF _Ref453761035 \h  \* MERGEFORMAT </w:instrText>
      </w:r>
      <w:r w:rsidR="006D69EC" w:rsidRPr="000A28AB">
        <w:rPr>
          <w:b w:val="0"/>
          <w:bCs w:val="0"/>
          <w:color w:val="auto"/>
        </w:rPr>
      </w:r>
      <w:r w:rsidR="006D69EC" w:rsidRPr="000A28AB">
        <w:rPr>
          <w:b w:val="0"/>
          <w:bCs w:val="0"/>
          <w:color w:val="auto"/>
        </w:rPr>
        <w:fldChar w:fldCharType="separate"/>
      </w:r>
      <w:r w:rsidR="006D69EC" w:rsidRPr="000A28AB">
        <w:rPr>
          <w:b w:val="0"/>
          <w:bCs w:val="0"/>
          <w:color w:val="auto"/>
        </w:rPr>
        <w:t>Table S1</w:t>
      </w:r>
      <w:r w:rsidR="006D69EC" w:rsidRPr="000A28AB">
        <w:rPr>
          <w:b w:val="0"/>
          <w:bCs w:val="0"/>
          <w:color w:val="auto"/>
        </w:rPr>
        <w:fldChar w:fldCharType="end"/>
      </w:r>
      <w:r w:rsidRPr="000A28AB">
        <w:rPr>
          <w:b w:val="0"/>
          <w:bCs w:val="0"/>
          <w:color w:val="auto"/>
        </w:rPr>
        <w:t xml:space="preserve"> for more details.</w:t>
      </w:r>
      <w:bookmarkEnd w:id="11"/>
    </w:p>
    <w:p w14:paraId="051AB365" w14:textId="77777777" w:rsidR="004D0B6C" w:rsidRPr="000A28AB" w:rsidRDefault="007A7F01" w:rsidP="004D0B6C">
      <w:pPr>
        <w:keepNext/>
        <w:spacing w:line="240" w:lineRule="auto"/>
      </w:pPr>
      <w:r w:rsidRPr="000A28AB">
        <w:rPr>
          <w:b/>
          <w:bCs/>
        </w:rPr>
        <w:br w:type="page"/>
      </w:r>
      <w:commentRangeStart w:id="12"/>
      <w:r w:rsidR="004D0B6C" w:rsidRPr="000A28AB">
        <w:rPr>
          <w:b/>
          <w:bCs/>
          <w:noProof/>
        </w:rPr>
        <w:lastRenderedPageBreak/>
        <w:drawing>
          <wp:inline distT="0" distB="0" distL="0" distR="0" wp14:anchorId="68EBAE33" wp14:editId="3486CCF2">
            <wp:extent cx="5266690" cy="1205230"/>
            <wp:effectExtent l="0" t="0" r="0" b="0"/>
            <wp:docPr id="11" name="Picture 11" descr="D:\workspace\curveball_project\ms\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curveball_project\ms\Fig-Competition_prediction_ci.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66690" cy="1205230"/>
                    </a:xfrm>
                    <a:prstGeom prst="rect">
                      <a:avLst/>
                    </a:prstGeom>
                    <a:noFill/>
                    <a:ln>
                      <a:noFill/>
                    </a:ln>
                  </pic:spPr>
                </pic:pic>
              </a:graphicData>
            </a:graphic>
          </wp:inline>
        </w:drawing>
      </w:r>
      <w:commentRangeEnd w:id="12"/>
      <w:r w:rsidR="00F62E61">
        <w:rPr>
          <w:rStyle w:val="CommentReference"/>
        </w:rPr>
        <w:commentReference w:id="12"/>
      </w:r>
    </w:p>
    <w:p w14:paraId="6C60E029" w14:textId="77777777" w:rsidR="004D0B6C" w:rsidRPr="000A28AB" w:rsidRDefault="004D0B6C" w:rsidP="004D0B6C">
      <w:pPr>
        <w:pStyle w:val="Caption"/>
        <w:jc w:val="center"/>
        <w:rPr>
          <w:b w:val="0"/>
          <w:bCs w:val="0"/>
          <w:color w:val="auto"/>
        </w:rPr>
      </w:pPr>
      <w:bookmarkStart w:id="14" w:name="_Ref454205793"/>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Pr="000A28AB">
        <w:rPr>
          <w:color w:val="auto"/>
        </w:rPr>
        <w:t>3</w:t>
      </w:r>
      <w:r w:rsidRPr="000A28AB">
        <w:rPr>
          <w:color w:val="auto"/>
        </w:rPr>
        <w:fldChar w:fldCharType="end"/>
      </w:r>
      <w:bookmarkEnd w:id="14"/>
      <w:r w:rsidRPr="000A28AB">
        <w:rPr>
          <w:color w:val="auto"/>
        </w:rPr>
        <w:t>. Mixed culture growth predictions with confidence intervals.</w:t>
      </w:r>
      <w:r w:rsidRPr="000A28AB">
        <w:rPr>
          <w:b w:val="0"/>
          <w:bCs w:val="0"/>
          <w:color w:val="auto"/>
        </w:rPr>
        <w:t xml:space="preserve"> The green and red lines correspond to the dashed green and red lines in </w:t>
      </w:r>
      <w:r w:rsidRPr="000A28AB">
        <w:rPr>
          <w:b w:val="0"/>
          <w:bCs w:val="0"/>
          <w:color w:val="auto"/>
        </w:rPr>
        <w:fldChar w:fldCharType="begin"/>
      </w:r>
      <w:r w:rsidRPr="000A28AB">
        <w:rPr>
          <w:b w:val="0"/>
          <w:bCs w:val="0"/>
          <w:color w:val="auto"/>
        </w:rPr>
        <w:instrText xml:space="preserve"> REF _Ref454205622 \h  \* MERGEFORMAT </w:instrText>
      </w:r>
      <w:r w:rsidRPr="000A28AB">
        <w:rPr>
          <w:b w:val="0"/>
          <w:bCs w:val="0"/>
          <w:color w:val="auto"/>
        </w:rPr>
      </w:r>
      <w:r w:rsidRPr="000A28AB">
        <w:rPr>
          <w:b w:val="0"/>
          <w:bCs w:val="0"/>
          <w:color w:val="auto"/>
        </w:rPr>
        <w:fldChar w:fldCharType="separate"/>
      </w:r>
      <w:r w:rsidRPr="000A28AB">
        <w:rPr>
          <w:b w:val="0"/>
          <w:bCs w:val="0"/>
          <w:color w:val="auto"/>
        </w:rPr>
        <w:t>Figure 4</w:t>
      </w:r>
      <w:r w:rsidRPr="000A28AB">
        <w:rPr>
          <w:b w:val="0"/>
          <w:bCs w:val="0"/>
          <w:color w:val="auto"/>
        </w:rPr>
        <w:fldChar w:fldCharType="end"/>
      </w:r>
      <w:r w:rsidRPr="000A28AB">
        <w:rPr>
          <w:b w:val="0"/>
          <w:bCs w:val="0"/>
          <w:color w:val="auto"/>
        </w:rPr>
        <w:t>D-F, respectively. The gray area shows the 95% confidence interval, calculated using bootstrap (1000 samples).</w:t>
      </w:r>
    </w:p>
    <w:p w14:paraId="5B84871E" w14:textId="77777777" w:rsidR="007755AA" w:rsidRPr="000A28AB" w:rsidRDefault="007755AA" w:rsidP="007755AA"/>
    <w:p w14:paraId="06407E6A" w14:textId="77777777" w:rsidR="00617C36" w:rsidRPr="000A28AB" w:rsidRDefault="00750BAE" w:rsidP="00C6622A">
      <w:pPr>
        <w:pStyle w:val="Heading1"/>
      </w:pPr>
      <w:r w:rsidRPr="000A28AB">
        <w:t>Supporting tables</w:t>
      </w:r>
    </w:p>
    <w:p w14:paraId="733E6D4A" w14:textId="77777777" w:rsidR="00265875" w:rsidRPr="000A28AB" w:rsidRDefault="00265875" w:rsidP="00265875">
      <w:pPr>
        <w:pStyle w:val="Caption"/>
        <w:jc w:val="center"/>
        <w:rPr>
          <w:b w:val="0"/>
          <w:bCs w:val="0"/>
          <w:color w:val="auto"/>
        </w:rPr>
      </w:pPr>
    </w:p>
    <w:tbl>
      <w:tblPr>
        <w:tblStyle w:val="MediumList1"/>
        <w:tblW w:w="0" w:type="auto"/>
        <w:tblLook w:val="04A0" w:firstRow="1" w:lastRow="0" w:firstColumn="1" w:lastColumn="0" w:noHBand="0" w:noVBand="1"/>
      </w:tblPr>
      <w:tblGrid>
        <w:gridCol w:w="1668"/>
        <w:gridCol w:w="1559"/>
        <w:gridCol w:w="1843"/>
        <w:gridCol w:w="1984"/>
        <w:gridCol w:w="1468"/>
      </w:tblGrid>
      <w:tr w:rsidR="00265875" w:rsidRPr="000A28AB" w14:paraId="47ECFEE7" w14:textId="77777777" w:rsidTr="00D31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CF3A658" w14:textId="77777777" w:rsidR="00265875" w:rsidRPr="000A28AB" w:rsidRDefault="00265875" w:rsidP="00D31FC6">
            <w:pPr>
              <w:ind w:firstLine="0"/>
              <w:jc w:val="center"/>
              <w:rPr>
                <w:sz w:val="18"/>
                <w:szCs w:val="18"/>
              </w:rPr>
            </w:pPr>
            <w:r w:rsidRPr="000A28AB">
              <w:rPr>
                <w:sz w:val="18"/>
                <w:szCs w:val="18"/>
              </w:rPr>
              <w:t>Model name</w:t>
            </w:r>
          </w:p>
        </w:tc>
        <w:tc>
          <w:tcPr>
            <w:tcW w:w="1559" w:type="dxa"/>
            <w:vAlign w:val="center"/>
          </w:tcPr>
          <w:p w14:paraId="6A415E8D"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 Param</w:t>
            </w:r>
            <w:r w:rsidR="00D31FC6" w:rsidRPr="000A28AB">
              <w:rPr>
                <w:b/>
                <w:bCs/>
                <w:sz w:val="18"/>
                <w:szCs w:val="18"/>
              </w:rPr>
              <w:t>eter</w:t>
            </w:r>
            <w:r w:rsidRPr="000A28AB">
              <w:rPr>
                <w:b/>
                <w:bCs/>
                <w:sz w:val="18"/>
                <w:szCs w:val="18"/>
              </w:rPr>
              <w:t>s</w:t>
            </w:r>
          </w:p>
        </w:tc>
        <w:tc>
          <w:tcPr>
            <w:tcW w:w="1843" w:type="dxa"/>
            <w:vAlign w:val="center"/>
          </w:tcPr>
          <w:p w14:paraId="68D5263B"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ree Parameters</w:t>
            </w:r>
          </w:p>
        </w:tc>
        <w:tc>
          <w:tcPr>
            <w:tcW w:w="1984" w:type="dxa"/>
            <w:vAlign w:val="center"/>
          </w:tcPr>
          <w:p w14:paraId="54288B8F"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ixed Parameters</w:t>
            </w:r>
          </w:p>
        </w:tc>
        <w:tc>
          <w:tcPr>
            <w:tcW w:w="1468" w:type="dxa"/>
            <w:vAlign w:val="center"/>
          </w:tcPr>
          <w:p w14:paraId="327EDCE5"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References</w:t>
            </w:r>
          </w:p>
        </w:tc>
      </w:tr>
      <w:tr w:rsidR="00265875" w:rsidRPr="000A28AB" w14:paraId="535FA83A"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69FBC938"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Roberts 1994</w:t>
            </w:r>
          </w:p>
        </w:tc>
        <w:tc>
          <w:tcPr>
            <w:tcW w:w="1559" w:type="dxa"/>
            <w:vAlign w:val="center"/>
          </w:tcPr>
          <w:p w14:paraId="7B63595C"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6</w:t>
            </w:r>
          </w:p>
        </w:tc>
        <w:tc>
          <w:tcPr>
            <w:tcW w:w="1843" w:type="dxa"/>
            <w:vAlign w:val="center"/>
          </w:tcPr>
          <w:p w14:paraId="2D680D78" w14:textId="77777777" w:rsidR="00265875" w:rsidRPr="000A28AB" w:rsidRDefault="007325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0BD96F91"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p w14:paraId="2F99BF48"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384BEA13" w14:textId="77777777" w:rsidR="00265875" w:rsidRPr="000A28AB" w:rsidRDefault="00265875" w:rsidP="00C3510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C35103">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Baranyi &amp; Roberts, 1994)" }, "properties" : { "noteIndex" : 0 }, "schema" : "https://github.com/citation-style-language/schema/raw/master/csl-citation.json" }</w:instrText>
            </w:r>
            <w:r w:rsidRPr="000A28AB">
              <w:rPr>
                <w:sz w:val="18"/>
                <w:szCs w:val="18"/>
              </w:rPr>
              <w:fldChar w:fldCharType="separate"/>
            </w:r>
            <w:r w:rsidR="00C35103" w:rsidRPr="00C35103">
              <w:rPr>
                <w:noProof/>
                <w:sz w:val="18"/>
                <w:szCs w:val="18"/>
                <w:vertAlign w:val="superscript"/>
              </w:rPr>
              <w:t>11</w:t>
            </w:r>
            <w:r w:rsidRPr="000A28AB">
              <w:rPr>
                <w:sz w:val="18"/>
                <w:szCs w:val="18"/>
              </w:rPr>
              <w:fldChar w:fldCharType="end"/>
            </w:r>
          </w:p>
        </w:tc>
      </w:tr>
      <w:tr w:rsidR="00265875" w:rsidRPr="000A28AB" w14:paraId="1732B502"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17C5A44C"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1997</w:t>
            </w:r>
          </w:p>
        </w:tc>
        <w:tc>
          <w:tcPr>
            <w:tcW w:w="1559" w:type="dxa"/>
            <w:vAlign w:val="center"/>
          </w:tcPr>
          <w:p w14:paraId="143CA851"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5</w:t>
            </w:r>
          </w:p>
        </w:tc>
        <w:tc>
          <w:tcPr>
            <w:tcW w:w="1843" w:type="dxa"/>
            <w:vAlign w:val="center"/>
          </w:tcPr>
          <w:p w14:paraId="7611E172" w14:textId="77777777" w:rsidR="00265875" w:rsidRPr="000A28AB" w:rsidRDefault="007325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2702D13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202B87"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w:t>
            </w:r>
          </w:p>
        </w:tc>
      </w:tr>
      <w:tr w:rsidR="00265875" w:rsidRPr="000A28AB" w14:paraId="64953B72"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F56D4D6"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Roberts 1994</w:t>
            </w:r>
          </w:p>
        </w:tc>
        <w:tc>
          <w:tcPr>
            <w:tcW w:w="1559" w:type="dxa"/>
            <w:vAlign w:val="center"/>
          </w:tcPr>
          <w:p w14:paraId="112FD7AF"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5</w:t>
            </w:r>
          </w:p>
        </w:tc>
        <w:tc>
          <w:tcPr>
            <w:tcW w:w="1843" w:type="dxa"/>
            <w:vAlign w:val="center"/>
          </w:tcPr>
          <w:p w14:paraId="7372020E" w14:textId="77777777" w:rsidR="00265875" w:rsidRPr="000A28AB" w:rsidRDefault="007325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77C5B6BD"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tc>
        <w:tc>
          <w:tcPr>
            <w:tcW w:w="1468" w:type="dxa"/>
            <w:vAlign w:val="center"/>
          </w:tcPr>
          <w:p w14:paraId="770060FA"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tc>
      </w:tr>
      <w:tr w:rsidR="00265875" w:rsidRPr="000A28AB" w14:paraId="2DCD71E6"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4C168285" w14:textId="77777777" w:rsidR="00265875" w:rsidRPr="000A28AB" w:rsidRDefault="00265875" w:rsidP="00D31FC6">
            <w:pPr>
              <w:ind w:firstLine="0"/>
              <w:jc w:val="center"/>
              <w:rPr>
                <w:sz w:val="18"/>
                <w:szCs w:val="18"/>
              </w:rPr>
            </w:pPr>
            <w:r w:rsidRPr="000A28AB">
              <w:rPr>
                <w:sz w:val="18"/>
                <w:szCs w:val="18"/>
              </w:rPr>
              <w:t>Richards 1959</w:t>
            </w:r>
          </w:p>
        </w:tc>
        <w:tc>
          <w:tcPr>
            <w:tcW w:w="1559" w:type="dxa"/>
            <w:vAlign w:val="center"/>
          </w:tcPr>
          <w:p w14:paraId="1699F6B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4</w:t>
            </w:r>
          </w:p>
        </w:tc>
        <w:tc>
          <w:tcPr>
            <w:tcW w:w="1843" w:type="dxa"/>
            <w:vAlign w:val="center"/>
          </w:tcPr>
          <w:p w14:paraId="2B99BDFE" w14:textId="77777777" w:rsidR="00265875" w:rsidRPr="000A28AB" w:rsidRDefault="007325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oMath>
            </m:oMathPara>
          </w:p>
        </w:tc>
        <w:tc>
          <w:tcPr>
            <w:tcW w:w="1984" w:type="dxa"/>
            <w:vAlign w:val="center"/>
          </w:tcPr>
          <w:p w14:paraId="441A7D02" w14:textId="77777777" w:rsidR="00265875" w:rsidRPr="000A28AB" w:rsidRDefault="007325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473A975C" w14:textId="77777777" w:rsidR="00265875" w:rsidRPr="000A28AB" w:rsidRDefault="00265875" w:rsidP="00C35103">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C35103">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Richards, 1959)" }, "properties" : { "noteIndex" : 0 }, "schema" : "https://github.com/citation-style-language/schema/raw/master/csl-citation.json" }</w:instrText>
            </w:r>
            <w:r w:rsidRPr="000A28AB">
              <w:rPr>
                <w:sz w:val="18"/>
                <w:szCs w:val="18"/>
              </w:rPr>
              <w:fldChar w:fldCharType="separate"/>
            </w:r>
            <w:r w:rsidR="00C35103" w:rsidRPr="00C35103">
              <w:rPr>
                <w:noProof/>
                <w:sz w:val="18"/>
                <w:szCs w:val="18"/>
                <w:vertAlign w:val="superscript"/>
              </w:rPr>
              <w:t>33</w:t>
            </w:r>
            <w:r w:rsidRPr="000A28AB">
              <w:rPr>
                <w:sz w:val="18"/>
                <w:szCs w:val="18"/>
              </w:rPr>
              <w:fldChar w:fldCharType="end"/>
            </w:r>
          </w:p>
        </w:tc>
      </w:tr>
      <w:tr w:rsidR="00265875" w:rsidRPr="000A28AB" w14:paraId="047411CC"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D97575A"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1997</w:t>
            </w:r>
          </w:p>
        </w:tc>
        <w:tc>
          <w:tcPr>
            <w:tcW w:w="1559" w:type="dxa"/>
            <w:vAlign w:val="center"/>
          </w:tcPr>
          <w:p w14:paraId="71FEE684"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w:t>
            </w:r>
          </w:p>
        </w:tc>
        <w:tc>
          <w:tcPr>
            <w:tcW w:w="1843" w:type="dxa"/>
            <w:vAlign w:val="center"/>
          </w:tcPr>
          <w:p w14:paraId="5ADE5973" w14:textId="77777777" w:rsidR="00265875" w:rsidRPr="000A28AB" w:rsidRDefault="007325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F1A889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57F6CD5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305D32" w14:textId="77777777" w:rsidR="00265875" w:rsidRPr="000A28AB" w:rsidRDefault="00265875" w:rsidP="00C3510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C35103">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Baranyi, 1997)" }, "properties" : { "noteIndex" : 0 }, "schema" : "https://github.com/citation-style-language/schema/raw/master/csl-citation.json" }</w:instrText>
            </w:r>
            <w:r w:rsidRPr="000A28AB">
              <w:rPr>
                <w:sz w:val="18"/>
                <w:szCs w:val="18"/>
              </w:rPr>
              <w:fldChar w:fldCharType="separate"/>
            </w:r>
            <w:r w:rsidR="00C35103" w:rsidRPr="00C35103">
              <w:rPr>
                <w:noProof/>
                <w:sz w:val="18"/>
                <w:szCs w:val="18"/>
                <w:vertAlign w:val="superscript"/>
              </w:rPr>
              <w:t>34</w:t>
            </w:r>
            <w:r w:rsidRPr="000A28AB">
              <w:rPr>
                <w:sz w:val="18"/>
                <w:szCs w:val="18"/>
              </w:rPr>
              <w:fldChar w:fldCharType="end"/>
            </w:r>
          </w:p>
        </w:tc>
      </w:tr>
      <w:tr w:rsidR="00265875" w:rsidRPr="000A28AB" w14:paraId="3EFCA0B5"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73DB6F49" w14:textId="77777777" w:rsidR="00265875" w:rsidRPr="000A28AB" w:rsidRDefault="00265875" w:rsidP="00D31FC6">
            <w:pPr>
              <w:ind w:firstLine="0"/>
              <w:jc w:val="center"/>
              <w:rPr>
                <w:sz w:val="18"/>
                <w:szCs w:val="18"/>
              </w:rPr>
            </w:pPr>
            <w:r w:rsidRPr="000A28AB">
              <w:rPr>
                <w:sz w:val="18"/>
                <w:szCs w:val="18"/>
              </w:rPr>
              <w:t>Logistic</w:t>
            </w:r>
          </w:p>
        </w:tc>
        <w:tc>
          <w:tcPr>
            <w:tcW w:w="1559" w:type="dxa"/>
            <w:vAlign w:val="center"/>
          </w:tcPr>
          <w:p w14:paraId="44493BDB"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3</w:t>
            </w:r>
          </w:p>
        </w:tc>
        <w:tc>
          <w:tcPr>
            <w:tcW w:w="1843" w:type="dxa"/>
            <w:vAlign w:val="center"/>
          </w:tcPr>
          <w:p w14:paraId="488A0F9C" w14:textId="77777777" w:rsidR="00265875" w:rsidRPr="000A28AB" w:rsidRDefault="007325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73859F59"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683F04B4" w14:textId="77777777" w:rsidR="00265875" w:rsidRPr="000A28AB" w:rsidRDefault="007325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54A45278" w14:textId="77777777" w:rsidR="00265875" w:rsidRPr="000A28AB" w:rsidRDefault="00265875" w:rsidP="00C3510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C35103">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lt;sup&gt;37&lt;/sup&gt;", "plainTextFormattedCitation" : "37", "previouslyFormattedCitation" : "(Verhulst, 1838)" }, "properties" : { "noteIndex" : 0 }, "schema" : "https://github.com/citation-style-language/schema/raw/master/csl-citation.json" }</w:instrText>
            </w:r>
            <w:r w:rsidRPr="000A28AB">
              <w:rPr>
                <w:sz w:val="18"/>
                <w:szCs w:val="18"/>
              </w:rPr>
              <w:fldChar w:fldCharType="separate"/>
            </w:r>
            <w:r w:rsidR="00C35103" w:rsidRPr="00C35103">
              <w:rPr>
                <w:noProof/>
                <w:sz w:val="18"/>
                <w:szCs w:val="18"/>
                <w:vertAlign w:val="superscript"/>
              </w:rPr>
              <w:t>37</w:t>
            </w:r>
            <w:r w:rsidRPr="000A28AB">
              <w:rPr>
                <w:sz w:val="18"/>
                <w:szCs w:val="18"/>
              </w:rPr>
              <w:fldChar w:fldCharType="end"/>
            </w:r>
          </w:p>
        </w:tc>
      </w:tr>
    </w:tbl>
    <w:p w14:paraId="7CAE14CB" w14:textId="77777777" w:rsidR="00265875" w:rsidRPr="000A28AB" w:rsidRDefault="00265875" w:rsidP="00265875">
      <w:pPr>
        <w:pStyle w:val="Caption"/>
        <w:jc w:val="center"/>
        <w:rPr>
          <w:b w:val="0"/>
          <w:bCs w:val="0"/>
          <w:color w:val="auto"/>
        </w:rPr>
      </w:pPr>
      <w:bookmarkStart w:id="15" w:name="_Ref453761035"/>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Pr="000A28AB">
        <w:rPr>
          <w:color w:val="auto"/>
        </w:rPr>
        <w:t>1</w:t>
      </w:r>
      <w:r w:rsidRPr="000A28AB">
        <w:rPr>
          <w:color w:val="auto"/>
        </w:rPr>
        <w:fldChar w:fldCharType="end"/>
      </w:r>
      <w:bookmarkEnd w:id="15"/>
      <w:r w:rsidRPr="000A28AB">
        <w:rPr>
          <w:color w:val="auto"/>
        </w:rPr>
        <w:t>. Growth models.</w:t>
      </w:r>
      <w:r w:rsidRPr="000A28AB">
        <w:rPr>
          <w:b w:val="0"/>
          <w:bCs w:val="0"/>
          <w:color w:val="auto"/>
        </w:rPr>
        <w:t xml:space="preserve"> The table lists the growth models used for fitting growth curve data. All models are defined by </w:t>
      </w:r>
      <w:proofErr w:type="spellStart"/>
      <w:r w:rsidRPr="000A28AB">
        <w:rPr>
          <w:b w:val="0"/>
          <w:bCs w:val="0"/>
          <w:color w:val="auto"/>
        </w:rPr>
        <w:t>eqs</w:t>
      </w:r>
      <w:proofErr w:type="spellEnd"/>
      <w:r w:rsidRPr="000A28AB">
        <w:rPr>
          <w:b w:val="0"/>
          <w:bCs w:val="0"/>
          <w:color w:val="auto"/>
        </w:rPr>
        <w:t xml:space="preserve">. 1 and 2, by fixing specific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0A28AB">
        <w:rPr>
          <w:b w:val="0"/>
          <w:bCs w:val="0"/>
          <w:color w:val="auto"/>
        </w:rPr>
        <w:t xml:space="preserve"> is the initial population density; </w:t>
      </w:r>
      <m:oMath>
        <m:r>
          <m:rPr>
            <m:sty m:val="bi"/>
          </m:rPr>
          <w:rPr>
            <w:rFonts w:ascii="Cambria Math" w:hAnsi="Cambria Math"/>
            <w:color w:val="auto"/>
          </w:rPr>
          <m:t>K</m:t>
        </m:r>
      </m:oMath>
      <w:r w:rsidRPr="000A28AB">
        <w:rPr>
          <w:b w:val="0"/>
          <w:bCs w:val="0"/>
          <w:color w:val="auto"/>
        </w:rPr>
        <w:t xml:space="preserve"> is the maximum population density; </w:t>
      </w:r>
      <m:oMath>
        <m:r>
          <m:rPr>
            <m:sty m:val="bi"/>
          </m:rPr>
          <w:rPr>
            <w:rFonts w:ascii="Cambria Math" w:hAnsi="Cambria Math"/>
            <w:color w:val="auto"/>
          </w:rPr>
          <m:t>r</m:t>
        </m:r>
      </m:oMath>
      <w:r w:rsidRPr="000A28AB">
        <w:rPr>
          <w:b w:val="0"/>
          <w:bCs w:val="0"/>
          <w:color w:val="auto"/>
        </w:rPr>
        <w:t xml:space="preserve"> is the specific growth rate in low density; </w:t>
      </w:r>
      <m:oMath>
        <m:r>
          <m:rPr>
            <m:sty m:val="bi"/>
          </m:rPr>
          <w:rPr>
            <w:rFonts w:ascii="Cambria Math" w:hAnsi="Cambria Math"/>
            <w:color w:val="auto"/>
          </w:rPr>
          <m:t>ν</m:t>
        </m:r>
      </m:oMath>
      <w:r w:rsidRPr="000A28AB">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the initial physiological state; </w:t>
      </w:r>
      <m:oMath>
        <m:r>
          <m:rPr>
            <m:sty m:val="bi"/>
          </m:rPr>
          <w:rPr>
            <w:rFonts w:ascii="Cambria Math" w:hAnsi="Cambria Math"/>
            <w:color w:val="auto"/>
          </w:rPr>
          <m:t>m</m:t>
        </m:r>
      </m:oMath>
      <w:r w:rsidRPr="000A28AB">
        <w:rPr>
          <w:b w:val="0"/>
          <w:bCs w:val="0"/>
          <w:color w:val="auto"/>
        </w:rPr>
        <w:t xml:space="preserve"> is the physiological adjustment rate. Note that when </w:t>
      </w:r>
      <m:oMath>
        <m:f>
          <m:fPr>
            <m:type m:val="lin"/>
            <m:ctrlPr>
              <w:rPr>
                <w:rFonts w:ascii="Cambria Math" w:hAnsi="Cambria Math"/>
                <w:b w:val="0"/>
                <w:bCs w:val="0"/>
                <w:i/>
                <w:color w:val="auto"/>
              </w:rPr>
            </m:ctrlPr>
          </m:fPr>
          <m:num>
            <m:r>
              <m:rPr>
                <m:sty m:val="bi"/>
              </m:rPr>
              <w:rPr>
                <w:rFonts w:ascii="Cambria Math" w:hAnsi="Cambria Math"/>
                <w:color w:val="auto"/>
              </w:rPr>
              <m:t>1</m:t>
            </m:r>
          </m:num>
          <m:den>
            <m:r>
              <m:rPr>
                <m:sty m:val="bi"/>
              </m:rPr>
              <w:rPr>
                <w:rFonts w:ascii="Cambria Math" w:hAnsi="Cambria Math"/>
                <w:color w:val="auto"/>
              </w:rPr>
              <m:t>m</m:t>
            </m:r>
          </m:den>
        </m:f>
        <m:r>
          <m:rPr>
            <m:sty m:val="bi"/>
          </m:rPr>
          <w:rPr>
            <w:rFonts w:ascii="Cambria Math" w:hAnsi="Cambria Math"/>
            <w:color w:val="auto"/>
          </w:rPr>
          <m:t>=0</m:t>
        </m:r>
      </m:oMath>
      <w:r w:rsidRPr="000A28AB">
        <w:rPr>
          <w:b w:val="0"/>
          <w:bCs w:val="0"/>
          <w:color w:val="auto"/>
        </w:rPr>
        <w:t xml:space="preserve">, the value of </w:t>
      </w:r>
      <m:oMath>
        <m:sSub>
          <m:sSubPr>
            <m:ctrlPr>
              <w:rPr>
                <w:rFonts w:ascii="Cambria Math" w:hAnsi="Cambria Math"/>
                <w:b w:val="0"/>
                <w:bCs w:val="0"/>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irrelevant. See also the hierarchy diagram in </w:t>
      </w:r>
      <w:r w:rsidRPr="000A28AB">
        <w:rPr>
          <w:b w:val="0"/>
          <w:bCs w:val="0"/>
          <w:color w:val="auto"/>
        </w:rPr>
        <w:fldChar w:fldCharType="begin"/>
      </w:r>
      <w:r w:rsidRPr="000A28AB">
        <w:rPr>
          <w:b w:val="0"/>
          <w:bCs w:val="0"/>
          <w:color w:val="auto"/>
        </w:rPr>
        <w:instrText xml:space="preserve"> REF _Ref453761140 \h  \* MERGEFORMAT </w:instrText>
      </w:r>
      <w:r w:rsidRPr="000A28AB">
        <w:rPr>
          <w:b w:val="0"/>
          <w:bCs w:val="0"/>
          <w:color w:val="auto"/>
        </w:rPr>
      </w:r>
      <w:r w:rsidRPr="000A28AB">
        <w:rPr>
          <w:b w:val="0"/>
          <w:bCs w:val="0"/>
          <w:color w:val="auto"/>
        </w:rPr>
        <w:fldChar w:fldCharType="separate"/>
      </w:r>
      <w:r w:rsidRPr="000A28AB">
        <w:rPr>
          <w:b w:val="0"/>
          <w:bCs w:val="0"/>
          <w:color w:val="auto"/>
        </w:rPr>
        <w:t>Figure S2</w:t>
      </w:r>
      <w:r w:rsidRPr="000A28AB">
        <w:rPr>
          <w:b w:val="0"/>
          <w:bCs w:val="0"/>
          <w:color w:val="auto"/>
        </w:rPr>
        <w:fldChar w:fldCharType="end"/>
      </w:r>
      <w:r w:rsidRPr="000A28AB">
        <w:rPr>
          <w:b w:val="0"/>
          <w:bCs w:val="0"/>
          <w:color w:val="auto"/>
        </w:rPr>
        <w:t xml:space="preserve"> and a detailed discussion in Supporting text 1.</w:t>
      </w:r>
    </w:p>
    <w:p w14:paraId="3D60B62B" w14:textId="77777777" w:rsidR="00265875" w:rsidRPr="000A28AB" w:rsidRDefault="00265875" w:rsidP="00265875"/>
    <w:p w14:paraId="4239645D" w14:textId="77777777" w:rsidR="00750BAE" w:rsidRPr="000A28AB" w:rsidRDefault="00750BAE" w:rsidP="00C6622A"/>
    <w:tbl>
      <w:tblPr>
        <w:tblStyle w:val="LightShading"/>
        <w:tblW w:w="0" w:type="auto"/>
        <w:tblLook w:val="04A0" w:firstRow="1" w:lastRow="0" w:firstColumn="1" w:lastColumn="0" w:noHBand="0" w:noVBand="1"/>
      </w:tblPr>
      <w:tblGrid>
        <w:gridCol w:w="1134"/>
        <w:gridCol w:w="250"/>
        <w:gridCol w:w="925"/>
        <w:gridCol w:w="67"/>
        <w:gridCol w:w="1161"/>
        <w:gridCol w:w="1228"/>
        <w:gridCol w:w="1228"/>
        <w:gridCol w:w="1125"/>
        <w:gridCol w:w="1125"/>
      </w:tblGrid>
      <w:tr w:rsidR="007A7F01" w:rsidRPr="000A28AB" w14:paraId="3EFF799C" w14:textId="77777777"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ECC2E56" w14:textId="77777777" w:rsidR="007A7F01" w:rsidRPr="000A28AB" w:rsidRDefault="007A7F01" w:rsidP="00D31FC6">
            <w:pPr>
              <w:ind w:firstLine="0"/>
              <w:jc w:val="center"/>
              <w:rPr>
                <w:sz w:val="18"/>
                <w:szCs w:val="18"/>
              </w:rPr>
            </w:pPr>
          </w:p>
        </w:tc>
        <w:tc>
          <w:tcPr>
            <w:tcW w:w="2403" w:type="dxa"/>
            <w:gridSpan w:val="4"/>
          </w:tcPr>
          <w:p w14:paraId="6A1A57F4"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56" w:type="dxa"/>
            <w:gridSpan w:val="2"/>
          </w:tcPr>
          <w:p w14:paraId="0FAD2D1F"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250" w:type="dxa"/>
            <w:gridSpan w:val="2"/>
          </w:tcPr>
          <w:p w14:paraId="01A8ACF2"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B76DE" w:rsidRPr="000A28AB" w14:paraId="52CEDF72" w14:textId="77777777" w:rsidTr="002658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gridSpan w:val="2"/>
          </w:tcPr>
          <w:p w14:paraId="69E92A44" w14:textId="77777777" w:rsidR="00CB76DE" w:rsidRPr="000A28AB" w:rsidRDefault="00CB76DE" w:rsidP="00D31FC6">
            <w:pPr>
              <w:ind w:firstLine="0"/>
              <w:jc w:val="center"/>
              <w:rPr>
                <w:i/>
                <w:iCs/>
                <w:sz w:val="18"/>
                <w:szCs w:val="18"/>
              </w:rPr>
            </w:pPr>
            <w:r w:rsidRPr="000A28AB">
              <w:rPr>
                <w:i/>
                <w:iCs/>
                <w:sz w:val="18"/>
                <w:szCs w:val="18"/>
              </w:rPr>
              <w:t>Strain</w:t>
            </w:r>
          </w:p>
          <w:p w14:paraId="31075AC8" w14:textId="77777777" w:rsidR="00CB76DE" w:rsidRPr="000A28AB" w:rsidRDefault="00CB76DE" w:rsidP="00D31FC6">
            <w:pPr>
              <w:ind w:firstLine="0"/>
              <w:jc w:val="center"/>
              <w:rPr>
                <w:sz w:val="18"/>
                <w:szCs w:val="18"/>
              </w:rPr>
            </w:pPr>
            <w:r w:rsidRPr="000A28AB">
              <w:rPr>
                <w:i/>
                <w:iCs/>
                <w:sz w:val="18"/>
                <w:szCs w:val="18"/>
              </w:rPr>
              <w:t>Parameter</w:t>
            </w:r>
          </w:p>
        </w:tc>
        <w:tc>
          <w:tcPr>
            <w:tcW w:w="992" w:type="dxa"/>
            <w:gridSpan w:val="2"/>
          </w:tcPr>
          <w:p w14:paraId="0232699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61" w:type="dxa"/>
          </w:tcPr>
          <w:p w14:paraId="6309DC3C"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228" w:type="dxa"/>
          </w:tcPr>
          <w:p w14:paraId="0C52D8D9"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228" w:type="dxa"/>
          </w:tcPr>
          <w:p w14:paraId="6155A84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125" w:type="dxa"/>
          </w:tcPr>
          <w:p w14:paraId="2E260636"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25" w:type="dxa"/>
          </w:tcPr>
          <w:p w14:paraId="03C90B9B"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r>
      <w:tr w:rsidR="007A7F01" w:rsidRPr="000A28AB" w14:paraId="52407EF8"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655F03B6" w14:textId="77777777" w:rsidR="007A7F01" w:rsidRPr="000A28AB" w:rsidRDefault="00732575"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gridSpan w:val="2"/>
          </w:tcPr>
          <w:p w14:paraId="091E3B28"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5</w:t>
            </w:r>
          </w:p>
        </w:tc>
        <w:tc>
          <w:tcPr>
            <w:tcW w:w="1228" w:type="dxa"/>
            <w:gridSpan w:val="2"/>
          </w:tcPr>
          <w:p w14:paraId="67D01F6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4</w:t>
            </w:r>
          </w:p>
        </w:tc>
        <w:tc>
          <w:tcPr>
            <w:tcW w:w="1228" w:type="dxa"/>
          </w:tcPr>
          <w:p w14:paraId="3652BE1D"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86</w:t>
            </w:r>
          </w:p>
        </w:tc>
        <w:tc>
          <w:tcPr>
            <w:tcW w:w="1228" w:type="dxa"/>
          </w:tcPr>
          <w:p w14:paraId="1F5441B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3</w:t>
            </w:r>
          </w:p>
        </w:tc>
        <w:tc>
          <w:tcPr>
            <w:tcW w:w="1125" w:type="dxa"/>
          </w:tcPr>
          <w:p w14:paraId="7E6ADC61"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Pr>
          <w:p w14:paraId="6495649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04</w:t>
            </w:r>
          </w:p>
        </w:tc>
      </w:tr>
      <w:tr w:rsidR="007A7F01" w:rsidRPr="000A28AB" w14:paraId="7EF9D97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F53DDF1"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gridSpan w:val="2"/>
          </w:tcPr>
          <w:p w14:paraId="1F7624F8"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528</w:t>
            </w:r>
          </w:p>
        </w:tc>
        <w:tc>
          <w:tcPr>
            <w:tcW w:w="1228" w:type="dxa"/>
            <w:gridSpan w:val="2"/>
          </w:tcPr>
          <w:p w14:paraId="1274FD5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5</w:t>
            </w:r>
          </w:p>
        </w:tc>
        <w:tc>
          <w:tcPr>
            <w:tcW w:w="1228" w:type="dxa"/>
          </w:tcPr>
          <w:p w14:paraId="2D278B69"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19</w:t>
            </w:r>
          </w:p>
        </w:tc>
        <w:tc>
          <w:tcPr>
            <w:tcW w:w="1228" w:type="dxa"/>
          </w:tcPr>
          <w:p w14:paraId="611BF357"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31</w:t>
            </w:r>
          </w:p>
        </w:tc>
        <w:tc>
          <w:tcPr>
            <w:tcW w:w="1125" w:type="dxa"/>
          </w:tcPr>
          <w:p w14:paraId="0853334A"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33</w:t>
            </w:r>
          </w:p>
        </w:tc>
        <w:tc>
          <w:tcPr>
            <w:tcW w:w="1125" w:type="dxa"/>
          </w:tcPr>
          <w:p w14:paraId="7AE359D2"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74</w:t>
            </w:r>
          </w:p>
        </w:tc>
      </w:tr>
      <w:tr w:rsidR="007A7F01" w:rsidRPr="000A28AB" w14:paraId="41895D8C"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521917D4"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gridSpan w:val="2"/>
          </w:tcPr>
          <w:p w14:paraId="27B3F942"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76</w:t>
            </w:r>
          </w:p>
        </w:tc>
        <w:tc>
          <w:tcPr>
            <w:tcW w:w="1228" w:type="dxa"/>
            <w:gridSpan w:val="2"/>
          </w:tcPr>
          <w:p w14:paraId="3E6E194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587</w:t>
            </w:r>
          </w:p>
        </w:tc>
        <w:tc>
          <w:tcPr>
            <w:tcW w:w="1228" w:type="dxa"/>
          </w:tcPr>
          <w:p w14:paraId="20CC19B3"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04</w:t>
            </w:r>
          </w:p>
        </w:tc>
        <w:tc>
          <w:tcPr>
            <w:tcW w:w="1228" w:type="dxa"/>
          </w:tcPr>
          <w:p w14:paraId="5102B341"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483</w:t>
            </w:r>
          </w:p>
        </w:tc>
        <w:tc>
          <w:tcPr>
            <w:tcW w:w="1125" w:type="dxa"/>
          </w:tcPr>
          <w:p w14:paraId="6FA3AC89"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c>
          <w:tcPr>
            <w:tcW w:w="1125" w:type="dxa"/>
          </w:tcPr>
          <w:p w14:paraId="751F017F"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r>
      <w:tr w:rsidR="007A7F01" w:rsidRPr="000A28AB" w14:paraId="3C863A2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DD699CD"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gridSpan w:val="2"/>
          </w:tcPr>
          <w:p w14:paraId="3CD7346D"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636</w:t>
            </w:r>
          </w:p>
        </w:tc>
        <w:tc>
          <w:tcPr>
            <w:tcW w:w="1228" w:type="dxa"/>
            <w:gridSpan w:val="2"/>
          </w:tcPr>
          <w:p w14:paraId="2703031B"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228" w:type="dxa"/>
          </w:tcPr>
          <w:p w14:paraId="399ADD8E"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484</w:t>
            </w:r>
          </w:p>
        </w:tc>
        <w:tc>
          <w:tcPr>
            <w:tcW w:w="1228" w:type="dxa"/>
          </w:tcPr>
          <w:p w14:paraId="053253A7" w14:textId="77777777" w:rsidR="007A7F01"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512</w:t>
            </w:r>
          </w:p>
        </w:tc>
        <w:tc>
          <w:tcPr>
            <w:tcW w:w="1125" w:type="dxa"/>
          </w:tcPr>
          <w:p w14:paraId="76BFD095"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125" w:type="dxa"/>
          </w:tcPr>
          <w:p w14:paraId="37B1D6B2"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64</w:t>
            </w:r>
          </w:p>
        </w:tc>
      </w:tr>
      <w:tr w:rsidR="007A7F01" w:rsidRPr="000A28AB" w14:paraId="160DD175" w14:textId="77777777" w:rsidTr="00B57EC6">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04722C63" w14:textId="77777777" w:rsidR="007A7F01" w:rsidRPr="000A28AB" w:rsidRDefault="00732575"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gridSpan w:val="2"/>
            <w:tcBorders>
              <w:bottom w:val="nil"/>
            </w:tcBorders>
          </w:tcPr>
          <w:p w14:paraId="2B1D7E40"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2</w:t>
            </w:r>
          </w:p>
        </w:tc>
        <w:tc>
          <w:tcPr>
            <w:tcW w:w="1228" w:type="dxa"/>
            <w:gridSpan w:val="2"/>
            <w:tcBorders>
              <w:bottom w:val="nil"/>
            </w:tcBorders>
          </w:tcPr>
          <w:p w14:paraId="25811E2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08</w:t>
            </w:r>
          </w:p>
        </w:tc>
        <w:tc>
          <w:tcPr>
            <w:tcW w:w="1228" w:type="dxa"/>
            <w:tcBorders>
              <w:bottom w:val="nil"/>
            </w:tcBorders>
          </w:tcPr>
          <w:p w14:paraId="656E0A1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228" w:type="dxa"/>
            <w:tcBorders>
              <w:bottom w:val="nil"/>
            </w:tcBorders>
          </w:tcPr>
          <w:p w14:paraId="49860B5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125" w:type="dxa"/>
            <w:tcBorders>
              <w:bottom w:val="nil"/>
            </w:tcBorders>
          </w:tcPr>
          <w:p w14:paraId="366DF387"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9</w:t>
            </w:r>
          </w:p>
        </w:tc>
        <w:tc>
          <w:tcPr>
            <w:tcW w:w="1125" w:type="dxa"/>
            <w:tcBorders>
              <w:bottom w:val="nil"/>
            </w:tcBorders>
          </w:tcPr>
          <w:p w14:paraId="3324639A"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sz w:val="18"/>
                <w:szCs w:val="18"/>
              </w:rPr>
              <w:t>0</w:t>
            </w:r>
            <w:r w:rsidR="007A7F01" w:rsidRPr="000A28AB">
              <w:rPr>
                <w:sz w:val="18"/>
                <w:szCs w:val="18"/>
              </w:rPr>
              <w:t>.393</w:t>
            </w:r>
          </w:p>
        </w:tc>
      </w:tr>
      <w:tr w:rsidR="007A7F01" w:rsidRPr="000A28AB" w14:paraId="5912A6FE"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14:paraId="2B29260F"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gridSpan w:val="2"/>
            <w:tcBorders>
              <w:top w:val="nil"/>
              <w:bottom w:val="single" w:sz="4" w:space="0" w:color="auto"/>
            </w:tcBorders>
          </w:tcPr>
          <w:p w14:paraId="64A5DBE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937</w:t>
            </w:r>
          </w:p>
        </w:tc>
        <w:tc>
          <w:tcPr>
            <w:tcW w:w="1228" w:type="dxa"/>
            <w:gridSpan w:val="2"/>
            <w:tcBorders>
              <w:top w:val="nil"/>
              <w:bottom w:val="single" w:sz="4" w:space="0" w:color="auto"/>
            </w:tcBorders>
          </w:tcPr>
          <w:p w14:paraId="49F1E736"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735</w:t>
            </w:r>
          </w:p>
        </w:tc>
        <w:tc>
          <w:tcPr>
            <w:tcW w:w="1228" w:type="dxa"/>
            <w:tcBorders>
              <w:top w:val="nil"/>
              <w:bottom w:val="single" w:sz="4" w:space="0" w:color="auto"/>
            </w:tcBorders>
          </w:tcPr>
          <w:p w14:paraId="603FE898"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228" w:type="dxa"/>
            <w:tcBorders>
              <w:top w:val="nil"/>
              <w:bottom w:val="single" w:sz="4" w:space="0" w:color="auto"/>
            </w:tcBorders>
          </w:tcPr>
          <w:p w14:paraId="0ECAF13A" w14:textId="77777777" w:rsidR="007A7F01" w:rsidRPr="000A28AB"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125" w:type="dxa"/>
            <w:tcBorders>
              <w:top w:val="nil"/>
              <w:bottom w:val="single" w:sz="4" w:space="0" w:color="auto"/>
            </w:tcBorders>
          </w:tcPr>
          <w:p w14:paraId="1A950807"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Borders>
              <w:top w:val="nil"/>
              <w:bottom w:val="single" w:sz="4" w:space="0" w:color="auto"/>
            </w:tcBorders>
          </w:tcPr>
          <w:p w14:paraId="6261B2BB"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sz w:val="18"/>
                <w:szCs w:val="18"/>
              </w:rPr>
              <w:t>0</w:t>
            </w:r>
            <w:r w:rsidR="007A7F01" w:rsidRPr="000A28AB">
              <w:rPr>
                <w:sz w:val="18"/>
                <w:szCs w:val="18"/>
              </w:rPr>
              <w:t>.104</w:t>
            </w:r>
          </w:p>
        </w:tc>
      </w:tr>
    </w:tbl>
    <w:p w14:paraId="3B9D502A" w14:textId="77777777" w:rsidR="007A7F01" w:rsidRPr="00265875" w:rsidRDefault="00617C36" w:rsidP="00C6622A">
      <w:pPr>
        <w:pStyle w:val="Caption"/>
        <w:jc w:val="center"/>
        <w:rPr>
          <w:b w:val="0"/>
          <w:bCs w:val="0"/>
          <w:color w:val="auto"/>
        </w:rPr>
      </w:pPr>
      <w:bookmarkStart w:id="16" w:name="_Ref453683761"/>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0A1EB7" w:rsidRPr="000A28AB">
        <w:rPr>
          <w:noProof/>
          <w:color w:val="auto"/>
        </w:rPr>
        <w:t>2</w:t>
      </w:r>
      <w:r w:rsidRPr="000A28AB">
        <w:rPr>
          <w:color w:val="auto"/>
        </w:rPr>
        <w:fldChar w:fldCharType="end"/>
      </w:r>
      <w:bookmarkEnd w:id="16"/>
      <w:r w:rsidRPr="000A28AB">
        <w:rPr>
          <w:color w:val="auto"/>
        </w:rPr>
        <w:t>.</w:t>
      </w:r>
      <w:r w:rsidR="00F56E25" w:rsidRPr="000A28AB">
        <w:rPr>
          <w:color w:val="auto"/>
        </w:rPr>
        <w:t xml:space="preserve"> Estimated parameters from growth model fitting.</w:t>
      </w:r>
      <w:r w:rsidR="00265875" w:rsidRPr="000A28AB">
        <w:rPr>
          <w:color w:val="auto"/>
        </w:rPr>
        <w:t xml:space="preserve"> </w:t>
      </w:r>
      <w:r w:rsidR="00265875" w:rsidRPr="000A28AB">
        <w:rPr>
          <w:b w:val="0"/>
          <w:bCs w:val="0"/>
          <w:color w:val="auto"/>
        </w:rPr>
        <w:t>* denotes fixed parameters; - denotes invalid parameter values.</w:t>
      </w:r>
    </w:p>
    <w:sectPr w:rsidR="007A7F01" w:rsidRPr="00265875" w:rsidSect="00B57EC6">
      <w:headerReference w:type="even" r:id="rId25"/>
      <w:headerReference w:type="default" r:id="rId26"/>
      <w:footerReference w:type="even" r:id="rId27"/>
      <w:footerReference w:type="default" r:id="rId28"/>
      <w:pgSz w:w="11906" w:h="16838"/>
      <w:pgMar w:top="1440" w:right="1800" w:bottom="1440" w:left="1800" w:header="708" w:footer="708" w:gutter="0"/>
      <w:cols w:space="708"/>
      <w:titlePg/>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 w:author="yoavram@gmail.com" w:date="2016-07-06T10:49:00Z" w:initials="y">
    <w:p w14:paraId="236FB158" w14:textId="77777777" w:rsidR="00732575" w:rsidRDefault="00732575">
      <w:pPr>
        <w:pStyle w:val="CommentText"/>
      </w:pPr>
      <w:bookmarkStart w:id="13" w:name="_GoBack"/>
      <w:bookmarkEnd w:id="13"/>
      <w:r>
        <w:rPr>
          <w:rStyle w:val="CommentReference"/>
        </w:rPr>
        <w:annotationRef/>
      </w:r>
      <w:r>
        <w:t>TODO: Check bugs, add marker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6FB15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4B2B0E" w14:textId="77777777" w:rsidR="00AB0BAB" w:rsidRDefault="00AB0BAB">
      <w:pPr>
        <w:spacing w:line="240" w:lineRule="auto"/>
      </w:pPr>
      <w:r>
        <w:separator/>
      </w:r>
    </w:p>
  </w:endnote>
  <w:endnote w:type="continuationSeparator" w:id="0">
    <w:p w14:paraId="44508BC5" w14:textId="77777777" w:rsidR="00AB0BAB" w:rsidRDefault="00AB0B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Palatino Linotype">
    <w:panose1 w:val="02040502050505030304"/>
    <w:charset w:val="00"/>
    <w:family w:val="auto"/>
    <w:pitch w:val="variable"/>
    <w:sig w:usb0="E0000287" w:usb1="40000013"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732575" w:rsidRDefault="00732575">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732575" w:rsidRDefault="0073257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Content>
      <w:p w14:paraId="7B53EAA1" w14:textId="77777777" w:rsidR="00732575" w:rsidRDefault="00732575" w:rsidP="00B57EC6">
        <w:pPr>
          <w:pStyle w:val="Footer"/>
          <w:jc w:val="center"/>
        </w:pPr>
        <w:r>
          <w:fldChar w:fldCharType="begin"/>
        </w:r>
        <w:r w:rsidRPr="00E95165">
          <w:instrText xml:space="preserve"> PAGE   \* MERGEFORMAT </w:instrText>
        </w:r>
        <w:r>
          <w:fldChar w:fldCharType="separate"/>
        </w:r>
        <w:r w:rsidR="00530425">
          <w:rPr>
            <w:noProof/>
          </w:rPr>
          <w:t>22</w:t>
        </w:r>
        <w:r>
          <w:rPr>
            <w:noProof/>
          </w:rPr>
          <w:fldChar w:fldCharType="end"/>
        </w:r>
      </w:p>
    </w:sdtContent>
  </w:sdt>
  <w:p w14:paraId="5D5D09E3" w14:textId="77777777" w:rsidR="00732575" w:rsidRDefault="00732575"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D43341" w14:textId="77777777" w:rsidR="00AB0BAB" w:rsidRDefault="00AB0BAB">
      <w:pPr>
        <w:spacing w:line="240" w:lineRule="auto"/>
      </w:pPr>
      <w:r>
        <w:separator/>
      </w:r>
    </w:p>
  </w:footnote>
  <w:footnote w:type="continuationSeparator" w:id="0">
    <w:p w14:paraId="7947CB11" w14:textId="77777777" w:rsidR="00AB0BAB" w:rsidRDefault="00AB0BAB">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732575" w:rsidRDefault="00732575"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77777777" w:rsidR="00732575" w:rsidRDefault="00732575" w:rsidP="00B57EC6">
    <w:pPr>
      <w:pStyle w:val="Header"/>
      <w:jc w:val="right"/>
    </w:pPr>
    <w:r>
      <w:t>Ram et al., 2015</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oavram@gmail.com">
    <w15:presenceInfo w15:providerId="Windows Live" w15:userId="cb70e33b94ff60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doNotDisplayPageBoundaries/>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21FC6"/>
    <w:rsid w:val="00030B8A"/>
    <w:rsid w:val="00032ADE"/>
    <w:rsid w:val="000921F7"/>
    <w:rsid w:val="0009656D"/>
    <w:rsid w:val="000A1EB7"/>
    <w:rsid w:val="000A28AB"/>
    <w:rsid w:val="000B681E"/>
    <w:rsid w:val="000C39C8"/>
    <w:rsid w:val="000D44AC"/>
    <w:rsid w:val="000E7382"/>
    <w:rsid w:val="001070E4"/>
    <w:rsid w:val="001076CD"/>
    <w:rsid w:val="00117D73"/>
    <w:rsid w:val="00170A76"/>
    <w:rsid w:val="00186EFA"/>
    <w:rsid w:val="00190322"/>
    <w:rsid w:val="001C30FF"/>
    <w:rsid w:val="001E4CA3"/>
    <w:rsid w:val="001F105D"/>
    <w:rsid w:val="001F3A92"/>
    <w:rsid w:val="00205988"/>
    <w:rsid w:val="00255A7A"/>
    <w:rsid w:val="00257358"/>
    <w:rsid w:val="00265875"/>
    <w:rsid w:val="00285E7E"/>
    <w:rsid w:val="002A6C92"/>
    <w:rsid w:val="003012BF"/>
    <w:rsid w:val="003014FE"/>
    <w:rsid w:val="00305BBC"/>
    <w:rsid w:val="00322C2A"/>
    <w:rsid w:val="00334F6F"/>
    <w:rsid w:val="0034644C"/>
    <w:rsid w:val="003616D0"/>
    <w:rsid w:val="00363347"/>
    <w:rsid w:val="00363BC0"/>
    <w:rsid w:val="00374F99"/>
    <w:rsid w:val="003753DA"/>
    <w:rsid w:val="00381329"/>
    <w:rsid w:val="003A3F4F"/>
    <w:rsid w:val="003A7C85"/>
    <w:rsid w:val="003C1D42"/>
    <w:rsid w:val="003E1C42"/>
    <w:rsid w:val="003F085B"/>
    <w:rsid w:val="004152F9"/>
    <w:rsid w:val="0042296D"/>
    <w:rsid w:val="00455E48"/>
    <w:rsid w:val="00463079"/>
    <w:rsid w:val="00467CEB"/>
    <w:rsid w:val="00481B1E"/>
    <w:rsid w:val="00491405"/>
    <w:rsid w:val="00492BCB"/>
    <w:rsid w:val="00494843"/>
    <w:rsid w:val="004A703D"/>
    <w:rsid w:val="004C0744"/>
    <w:rsid w:val="004D0490"/>
    <w:rsid w:val="004D0B6C"/>
    <w:rsid w:val="004D52E6"/>
    <w:rsid w:val="004E2B16"/>
    <w:rsid w:val="004F0742"/>
    <w:rsid w:val="004F5215"/>
    <w:rsid w:val="00510F80"/>
    <w:rsid w:val="00511F7D"/>
    <w:rsid w:val="00515701"/>
    <w:rsid w:val="00517B55"/>
    <w:rsid w:val="00525B18"/>
    <w:rsid w:val="00530425"/>
    <w:rsid w:val="005330F3"/>
    <w:rsid w:val="00535F97"/>
    <w:rsid w:val="00537318"/>
    <w:rsid w:val="00550FF4"/>
    <w:rsid w:val="0055179E"/>
    <w:rsid w:val="005573D2"/>
    <w:rsid w:val="00581780"/>
    <w:rsid w:val="00587A68"/>
    <w:rsid w:val="00593412"/>
    <w:rsid w:val="005A5037"/>
    <w:rsid w:val="005D2172"/>
    <w:rsid w:val="005E3BFE"/>
    <w:rsid w:val="005E5D76"/>
    <w:rsid w:val="00607805"/>
    <w:rsid w:val="006160C6"/>
    <w:rsid w:val="00617C36"/>
    <w:rsid w:val="00622BE6"/>
    <w:rsid w:val="00624088"/>
    <w:rsid w:val="006358EB"/>
    <w:rsid w:val="0064719A"/>
    <w:rsid w:val="00651E9E"/>
    <w:rsid w:val="006711F5"/>
    <w:rsid w:val="006748EC"/>
    <w:rsid w:val="006A4E61"/>
    <w:rsid w:val="006C449D"/>
    <w:rsid w:val="006D69EC"/>
    <w:rsid w:val="006D6E0A"/>
    <w:rsid w:val="006F015A"/>
    <w:rsid w:val="006F2214"/>
    <w:rsid w:val="0071131C"/>
    <w:rsid w:val="00732575"/>
    <w:rsid w:val="00745FCB"/>
    <w:rsid w:val="00750BAE"/>
    <w:rsid w:val="00756174"/>
    <w:rsid w:val="00761DAD"/>
    <w:rsid w:val="00773A2B"/>
    <w:rsid w:val="007755AA"/>
    <w:rsid w:val="00776625"/>
    <w:rsid w:val="0077736C"/>
    <w:rsid w:val="007942A2"/>
    <w:rsid w:val="007A13C0"/>
    <w:rsid w:val="007A65C0"/>
    <w:rsid w:val="007A7F01"/>
    <w:rsid w:val="007B5B39"/>
    <w:rsid w:val="007D540E"/>
    <w:rsid w:val="008064CB"/>
    <w:rsid w:val="008135D3"/>
    <w:rsid w:val="008179CB"/>
    <w:rsid w:val="0084715D"/>
    <w:rsid w:val="0086305A"/>
    <w:rsid w:val="00865D57"/>
    <w:rsid w:val="0087021D"/>
    <w:rsid w:val="00890AB5"/>
    <w:rsid w:val="00894141"/>
    <w:rsid w:val="008952F3"/>
    <w:rsid w:val="008A27DB"/>
    <w:rsid w:val="008B0B1E"/>
    <w:rsid w:val="008B37BA"/>
    <w:rsid w:val="008D7256"/>
    <w:rsid w:val="00902C4A"/>
    <w:rsid w:val="009111DD"/>
    <w:rsid w:val="00912FD4"/>
    <w:rsid w:val="0093181D"/>
    <w:rsid w:val="0093729F"/>
    <w:rsid w:val="009416B8"/>
    <w:rsid w:val="00960E5F"/>
    <w:rsid w:val="009776CA"/>
    <w:rsid w:val="0099154F"/>
    <w:rsid w:val="009A7347"/>
    <w:rsid w:val="009B044D"/>
    <w:rsid w:val="009B614B"/>
    <w:rsid w:val="009C170C"/>
    <w:rsid w:val="009D1A86"/>
    <w:rsid w:val="009D3C63"/>
    <w:rsid w:val="009D7074"/>
    <w:rsid w:val="009E70D1"/>
    <w:rsid w:val="00A21CE6"/>
    <w:rsid w:val="00A32E42"/>
    <w:rsid w:val="00A5514D"/>
    <w:rsid w:val="00A57DA4"/>
    <w:rsid w:val="00AA046F"/>
    <w:rsid w:val="00AB0BAB"/>
    <w:rsid w:val="00AB7E08"/>
    <w:rsid w:val="00AD5609"/>
    <w:rsid w:val="00AE79DE"/>
    <w:rsid w:val="00B02278"/>
    <w:rsid w:val="00B030EA"/>
    <w:rsid w:val="00B376BD"/>
    <w:rsid w:val="00B57EC6"/>
    <w:rsid w:val="00B86477"/>
    <w:rsid w:val="00B87DFE"/>
    <w:rsid w:val="00B96C01"/>
    <w:rsid w:val="00BA0925"/>
    <w:rsid w:val="00BD7D88"/>
    <w:rsid w:val="00BF635D"/>
    <w:rsid w:val="00C00885"/>
    <w:rsid w:val="00C11F86"/>
    <w:rsid w:val="00C13924"/>
    <w:rsid w:val="00C1797F"/>
    <w:rsid w:val="00C24C40"/>
    <w:rsid w:val="00C35103"/>
    <w:rsid w:val="00C42E86"/>
    <w:rsid w:val="00C47DBD"/>
    <w:rsid w:val="00C6622A"/>
    <w:rsid w:val="00CA45B6"/>
    <w:rsid w:val="00CA60FB"/>
    <w:rsid w:val="00CB1737"/>
    <w:rsid w:val="00CB76DE"/>
    <w:rsid w:val="00CD2EF9"/>
    <w:rsid w:val="00CF6FF0"/>
    <w:rsid w:val="00D03FB0"/>
    <w:rsid w:val="00D252CE"/>
    <w:rsid w:val="00D309F6"/>
    <w:rsid w:val="00D31FC6"/>
    <w:rsid w:val="00D538FA"/>
    <w:rsid w:val="00D711B2"/>
    <w:rsid w:val="00D8570D"/>
    <w:rsid w:val="00D96F6C"/>
    <w:rsid w:val="00DA33AB"/>
    <w:rsid w:val="00DF7C4C"/>
    <w:rsid w:val="00E01FFC"/>
    <w:rsid w:val="00E0314D"/>
    <w:rsid w:val="00E1616E"/>
    <w:rsid w:val="00E43C55"/>
    <w:rsid w:val="00E513BC"/>
    <w:rsid w:val="00E6002D"/>
    <w:rsid w:val="00E64F18"/>
    <w:rsid w:val="00E93C1B"/>
    <w:rsid w:val="00E94B1E"/>
    <w:rsid w:val="00ED0C2C"/>
    <w:rsid w:val="00ED69AB"/>
    <w:rsid w:val="00EE7C5F"/>
    <w:rsid w:val="00EF5481"/>
    <w:rsid w:val="00F153AD"/>
    <w:rsid w:val="00F15C81"/>
    <w:rsid w:val="00F31589"/>
    <w:rsid w:val="00F43FEB"/>
    <w:rsid w:val="00F56E25"/>
    <w:rsid w:val="00F62E61"/>
    <w:rsid w:val="00F63676"/>
    <w:rsid w:val="00F7332A"/>
    <w:rsid w:val="00F92C1D"/>
    <w:rsid w:val="00FA5F83"/>
    <w:rsid w:val="00FC26A3"/>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image" Target="media/image7.png"/><Relationship Id="rId23" Type="http://schemas.openxmlformats.org/officeDocument/2006/relationships/comments" Target="comments.xml"/><Relationship Id="rId24" Type="http://schemas.microsoft.com/office/2011/relationships/commentsExtended" Target="commentsExtended.xml"/><Relationship Id="rId25" Type="http://schemas.openxmlformats.org/officeDocument/2006/relationships/header" Target="header1.xml"/><Relationship Id="rId26" Type="http://schemas.openxmlformats.org/officeDocument/2006/relationships/header" Target="header2.xml"/><Relationship Id="rId27" Type="http://schemas.openxmlformats.org/officeDocument/2006/relationships/footer" Target="footer1.xml"/><Relationship Id="rId28" Type="http://schemas.openxmlformats.org/officeDocument/2006/relationships/footer" Target="footer2.xml"/><Relationship Id="rId29" Type="http://schemas.openxmlformats.org/officeDocument/2006/relationships/fontTable" Target="fontTable.xml"/><Relationship Id="rId30" Type="http://schemas.microsoft.com/office/2011/relationships/people" Target="people.xml"/><Relationship Id="rId31" Type="http://schemas.openxmlformats.org/officeDocument/2006/relationships/theme" Target="theme/theme1.xml"/><Relationship Id="rId10" Type="http://schemas.openxmlformats.org/officeDocument/2006/relationships/hyperlink" Target="http://curveball.yoavram.com" TargetMode="Externa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hyperlink" Target="http://curveball.yoavram.com" TargetMode="External"/><Relationship Id="rId15" Type="http://schemas.openxmlformats.org/officeDocument/2006/relationships/hyperlink" Target="https://github.com/yoavram/curveball" TargetMode="External"/><Relationship Id="rId16" Type="http://schemas.openxmlformats.org/officeDocument/2006/relationships/hyperlink" Target="http://curveball.yoavram.com" TargetMode="External"/><Relationship Id="rId17" Type="http://schemas.openxmlformats.org/officeDocument/2006/relationships/hyperlink" Target="https://curveball.netlify.com" TargetMode="External"/><Relationship Id="rId18" Type="http://schemas.openxmlformats.org/officeDocument/2006/relationships/hyperlink" Target="https://github.com/yoavram/curveball_ms" TargetMode="External"/><Relationship Id="rId19" Type="http://schemas.openxmlformats.org/officeDocument/2006/relationships/hyperlink" Target="https://dl.dropboxusercontent.com/u/1578682/supp.ipynb"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curveball.yoavra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A026AAE8-E9C2-1E40-814B-FF6D3D5E7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21766</Words>
  <Characters>124071</Characters>
  <Application>Microsoft Macintosh Word</Application>
  <DocSecurity>0</DocSecurity>
  <Lines>1033</Lines>
  <Paragraphs>291</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455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2</cp:revision>
  <dcterms:created xsi:type="dcterms:W3CDTF">2016-07-12T12:04:00Z</dcterms:created>
  <dcterms:modified xsi:type="dcterms:W3CDTF">2016-07-12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nual-reviews-without-titles</vt:lpwstr>
  </property>
  <property fmtid="{D5CDD505-2E9C-101B-9397-08002B2CF9AE}" pid="4" name="Mendeley Recent Style Name 0_1">
    <vt:lpwstr>Annual Reviews (sorted by order of appearance, without titles)</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frontiers-in-evolutionary-and-population-genetics</vt:lpwstr>
  </property>
  <property fmtid="{D5CDD505-2E9C-101B-9397-08002B2CF9AE}" pid="8" name="Mendeley Recent Style Name 2_1">
    <vt:lpwstr>Frontiers in Evolutionary and Population Genetics</vt:lpwstr>
  </property>
  <property fmtid="{D5CDD505-2E9C-101B-9397-08002B2CF9AE}" pid="9" name="Mendeley Recent Style Id 3_1">
    <vt:lpwstr>http://www.zotero.org/styles/nature</vt:lpwstr>
  </property>
  <property fmtid="{D5CDD505-2E9C-101B-9397-08002B2CF9AE}" pid="10" name="Mendeley Recent Style Name 3_1">
    <vt:lpwstr>Nature</vt:lpwstr>
  </property>
  <property fmtid="{D5CDD505-2E9C-101B-9397-08002B2CF9AE}" pid="11" name="Mendeley Recent Style Id 4_1">
    <vt:lpwstr>http://www.zotero.org/styles/nature-methods</vt:lpwstr>
  </property>
  <property fmtid="{D5CDD505-2E9C-101B-9397-08002B2CF9AE}" pid="12" name="Mendeley Recent Style Name 4_1">
    <vt:lpwstr>Nature Methods</vt:lpwstr>
  </property>
  <property fmtid="{D5CDD505-2E9C-101B-9397-08002B2CF9AE}" pid="13" name="Mendeley Recent Style Id 5_1">
    <vt:lpwstr>http://www.zotero.org/styles/proceedings-of-the-royal-society-b</vt:lpwstr>
  </property>
  <property fmtid="{D5CDD505-2E9C-101B-9397-08002B2CF9AE}" pid="14" name="Mendeley Recent Style Name 5_1">
    <vt:lpwstr>Proceedings of the Royal Society B</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without-titles</vt:lpwstr>
  </property>
  <property fmtid="{D5CDD505-2E9C-101B-9397-08002B2CF9AE}" pid="20" name="Mendeley Recent Style Name 8_1">
    <vt:lpwstr>Science (without titl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nature</vt:lpwstr>
  </property>
</Properties>
</file>